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5A2D403" w14:textId="71B314FD" w:rsidR="00DD090F" w:rsidRPr="008A10B8" w:rsidRDefault="001A4A4D" w:rsidP="00190FFA">
      <w:r w:rsidRPr="00054399">
        <w:rPr>
          <w:b/>
        </w:rPr>
        <w:t>T</w:t>
      </w:r>
      <w:r w:rsidR="004E201C" w:rsidRPr="00054399">
        <w:rPr>
          <w:b/>
        </w:rPr>
        <w:t>able 1</w:t>
      </w:r>
      <w:r w:rsidRPr="00054399">
        <w:rPr>
          <w:b/>
        </w:rPr>
        <w:t xml:space="preserve">. </w:t>
      </w:r>
      <w:r w:rsidR="00946933" w:rsidRPr="00054399">
        <w:rPr>
          <w:b/>
        </w:rPr>
        <w:t>Relative Organ Weight (</w:t>
      </w:r>
      <w:proofErr w:type="gramStart"/>
      <w:r w:rsidR="00E328B4" w:rsidRPr="00054399">
        <w:rPr>
          <w:b/>
        </w:rPr>
        <w:t>%</w:t>
      </w:r>
      <w:proofErr w:type="gramEnd"/>
      <w:r w:rsidR="00E328B4" w:rsidRPr="00054399">
        <w:rPr>
          <w:b/>
        </w:rPr>
        <w:t xml:space="preserve"> </w:t>
      </w:r>
      <w:r w:rsidR="00946933" w:rsidRPr="00054399">
        <w:rPr>
          <w:b/>
        </w:rPr>
        <w:t xml:space="preserve">Body Weight) </w:t>
      </w:r>
      <w:r w:rsidR="00C15839" w:rsidRPr="00054399">
        <w:rPr>
          <w:b/>
        </w:rPr>
        <w:t>in</w:t>
      </w:r>
      <w:r w:rsidR="00946933" w:rsidRPr="00054399">
        <w:rPr>
          <w:b/>
        </w:rPr>
        <w:t xml:space="preserve"> Broiler Chicken</w:t>
      </w:r>
      <w:r w:rsidR="009A764F">
        <w:rPr>
          <w:b/>
        </w:rPr>
        <w:t>s</w:t>
      </w:r>
    </w:p>
    <w:tbl>
      <w:tblPr>
        <w:tblW w:w="10809" w:type="dxa"/>
        <w:tblLook w:val="04A0" w:firstRow="1" w:lastRow="0" w:firstColumn="1" w:lastColumn="0" w:noHBand="0" w:noVBand="1"/>
      </w:tblPr>
      <w:tblGrid>
        <w:gridCol w:w="2070"/>
        <w:gridCol w:w="1620"/>
        <w:gridCol w:w="1080"/>
        <w:gridCol w:w="1170"/>
        <w:gridCol w:w="990"/>
        <w:gridCol w:w="3879"/>
      </w:tblGrid>
      <w:tr w:rsidR="009B5DE2" w:rsidRPr="00505F56" w14:paraId="38462947" w14:textId="77777777" w:rsidTr="002416EA">
        <w:trPr>
          <w:trHeight w:val="421"/>
        </w:trPr>
        <w:tc>
          <w:tcPr>
            <w:tcW w:w="2070" w:type="dxa"/>
            <w:vMerge w:val="restart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B27850E" w14:textId="77777777" w:rsidR="009B5DE2" w:rsidRPr="00054399" w:rsidRDefault="009B5DE2" w:rsidP="008A10B8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054399">
              <w:rPr>
                <w:b/>
                <w:lang w:eastAsia="zh-TW"/>
              </w:rPr>
              <w:t>Tissue</w:t>
            </w:r>
          </w:p>
        </w:tc>
        <w:tc>
          <w:tcPr>
            <w:tcW w:w="1620" w:type="dxa"/>
            <w:vMerge w:val="restart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56283D7B" w14:textId="772A0371" w:rsidR="009B5DE2" w:rsidRPr="00054399" w:rsidRDefault="009B5DE2" w:rsidP="008A10B8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054399">
              <w:rPr>
                <w:b/>
                <w:lang w:eastAsia="zh-TW"/>
              </w:rPr>
              <w:t>Mean</w:t>
            </w:r>
          </w:p>
        </w:tc>
        <w:tc>
          <w:tcPr>
            <w:tcW w:w="1080" w:type="dxa"/>
            <w:vMerge w:val="restart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60CB77E4" w14:textId="21D309A1" w:rsidR="009B5DE2" w:rsidRPr="00054399" w:rsidRDefault="009B5DE2" w:rsidP="008A10B8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054399">
              <w:rPr>
                <w:b/>
                <w:lang w:eastAsia="zh-TW"/>
              </w:rPr>
              <w:t>SD</w:t>
            </w:r>
          </w:p>
        </w:tc>
        <w:tc>
          <w:tcPr>
            <w:tcW w:w="2160" w:type="dxa"/>
            <w:gridSpan w:val="2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BBC5CA" w14:textId="181EBC79" w:rsidR="009B5DE2" w:rsidRPr="00054399" w:rsidRDefault="009B5DE2" w:rsidP="008A10B8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054399">
              <w:rPr>
                <w:b/>
                <w:lang w:eastAsia="zh-TW"/>
              </w:rPr>
              <w:t>Number</w:t>
            </w:r>
          </w:p>
        </w:tc>
        <w:tc>
          <w:tcPr>
            <w:tcW w:w="3879" w:type="dxa"/>
            <w:vMerge w:val="restart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C9FC49B" w14:textId="77777777" w:rsidR="009B5DE2" w:rsidRPr="00054399" w:rsidRDefault="009B5DE2" w:rsidP="008A10B8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054399">
              <w:rPr>
                <w:b/>
                <w:lang w:eastAsia="zh-TW"/>
              </w:rPr>
              <w:t>Reference</w:t>
            </w:r>
          </w:p>
        </w:tc>
      </w:tr>
      <w:tr w:rsidR="009B5DE2" w:rsidRPr="00505F56" w14:paraId="44633794" w14:textId="77777777" w:rsidTr="002416EA">
        <w:trPr>
          <w:trHeight w:val="421"/>
        </w:trPr>
        <w:tc>
          <w:tcPr>
            <w:tcW w:w="2070" w:type="dxa"/>
            <w:vMerge/>
            <w:tcBorders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2EB79171" w14:textId="77777777" w:rsidR="009B5DE2" w:rsidRPr="00054399" w:rsidRDefault="009B5DE2" w:rsidP="008A10B8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</w:p>
        </w:tc>
        <w:tc>
          <w:tcPr>
            <w:tcW w:w="1620" w:type="dxa"/>
            <w:vMerge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5353737E" w14:textId="77777777" w:rsidR="009B5DE2" w:rsidRPr="00054399" w:rsidRDefault="009B5DE2" w:rsidP="008A10B8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</w:p>
        </w:tc>
        <w:tc>
          <w:tcPr>
            <w:tcW w:w="1080" w:type="dxa"/>
            <w:vMerge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438281A3" w14:textId="77777777" w:rsidR="009B5DE2" w:rsidRPr="00054399" w:rsidRDefault="009B5DE2" w:rsidP="008A10B8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</w:p>
        </w:tc>
        <w:tc>
          <w:tcPr>
            <w:tcW w:w="1170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00B43464" w14:textId="35E0539F" w:rsidR="009B5DE2" w:rsidRPr="00054399" w:rsidRDefault="009B5DE2" w:rsidP="008A10B8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054399">
              <w:rPr>
                <w:b/>
                <w:lang w:eastAsia="zh-TW"/>
              </w:rPr>
              <w:t>Animals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1C4AA291" w14:textId="620AAF13" w:rsidR="009B5DE2" w:rsidRPr="00054399" w:rsidRDefault="009B5DE2" w:rsidP="008A10B8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054399">
              <w:rPr>
                <w:b/>
                <w:lang w:eastAsia="zh-TW"/>
              </w:rPr>
              <w:t>Studies</w:t>
            </w:r>
          </w:p>
        </w:tc>
        <w:tc>
          <w:tcPr>
            <w:tcW w:w="3879" w:type="dxa"/>
            <w:vMerge/>
            <w:tcBorders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764B5E07" w14:textId="77777777" w:rsidR="009B5DE2" w:rsidRPr="00505F56" w:rsidRDefault="009B5DE2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</w:p>
        </w:tc>
      </w:tr>
      <w:tr w:rsidR="000821A1" w:rsidRPr="00505F56" w14:paraId="5A9DABDA" w14:textId="77777777" w:rsidTr="002416EA">
        <w:trPr>
          <w:trHeight w:val="300"/>
        </w:trPr>
        <w:tc>
          <w:tcPr>
            <w:tcW w:w="2070" w:type="dxa"/>
            <w:shd w:val="clear" w:color="auto" w:fill="auto"/>
            <w:noWrap/>
            <w:vAlign w:val="center"/>
          </w:tcPr>
          <w:p w14:paraId="3E49C983" w14:textId="3BA33684" w:rsidR="000821A1" w:rsidRDefault="000821A1" w:rsidP="00AD18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A362A5">
              <w:rPr>
                <w:lang w:eastAsia="zh-TW"/>
              </w:rPr>
              <w:t>Adipose tissue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2FC4786A" w14:textId="015969D1" w:rsidR="000821A1" w:rsidRPr="00505F56" w:rsidRDefault="000821A1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13.4 (male)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1F4C3B79" w14:textId="35500063" w:rsidR="000821A1" w:rsidRPr="00505F56" w:rsidRDefault="00FC439E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N/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4A9256F1" w14:textId="0BF2CDF2" w:rsidR="000821A1" w:rsidRPr="00505F56" w:rsidRDefault="00FC439E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10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6B1E280D" w14:textId="20BD7654" w:rsidR="000821A1" w:rsidRPr="00505F56" w:rsidRDefault="000821A1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1</w:t>
            </w:r>
          </w:p>
        </w:tc>
        <w:tc>
          <w:tcPr>
            <w:tcW w:w="3879" w:type="dxa"/>
            <w:shd w:val="clear" w:color="auto" w:fill="auto"/>
            <w:noWrap/>
            <w:vAlign w:val="center"/>
          </w:tcPr>
          <w:p w14:paraId="7EF36604" w14:textId="2568AD9A" w:rsidR="000821A1" w:rsidRPr="00505F56" w:rsidRDefault="00FC439E" w:rsidP="00AD18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1</w:t>
            </w:r>
          </w:p>
        </w:tc>
      </w:tr>
      <w:tr w:rsidR="000821A1" w:rsidRPr="00505F56" w14:paraId="54EED7B5" w14:textId="77777777" w:rsidTr="002416EA">
        <w:trPr>
          <w:trHeight w:val="300"/>
        </w:trPr>
        <w:tc>
          <w:tcPr>
            <w:tcW w:w="2070" w:type="dxa"/>
            <w:shd w:val="clear" w:color="auto" w:fill="auto"/>
            <w:noWrap/>
            <w:vAlign w:val="center"/>
          </w:tcPr>
          <w:p w14:paraId="2CBA0109" w14:textId="77777777" w:rsidR="000821A1" w:rsidRDefault="000821A1" w:rsidP="00AD18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76C68744" w14:textId="6225A0D6" w:rsidR="000821A1" w:rsidRPr="00505F56" w:rsidRDefault="000821A1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15.1 (female)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3940231B" w14:textId="0D78651D" w:rsidR="000821A1" w:rsidRPr="00505F56" w:rsidRDefault="00FC439E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N/A</w:t>
            </w: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6C8F8FC2" w14:textId="1B98FA19" w:rsidR="000821A1" w:rsidRPr="00505F56" w:rsidRDefault="00FC439E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10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5A8AF438" w14:textId="6B531EEC" w:rsidR="000821A1" w:rsidRPr="00505F56" w:rsidRDefault="000821A1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1</w:t>
            </w:r>
          </w:p>
        </w:tc>
        <w:tc>
          <w:tcPr>
            <w:tcW w:w="3879" w:type="dxa"/>
            <w:shd w:val="clear" w:color="auto" w:fill="auto"/>
            <w:noWrap/>
            <w:vAlign w:val="center"/>
          </w:tcPr>
          <w:p w14:paraId="1FC7F42B" w14:textId="3BD8B733" w:rsidR="000821A1" w:rsidRPr="00505F56" w:rsidRDefault="00FC439E" w:rsidP="00AD18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1</w:t>
            </w:r>
          </w:p>
        </w:tc>
      </w:tr>
      <w:tr w:rsidR="009A764F" w:rsidRPr="00505F56" w14:paraId="2DF60CAE" w14:textId="77777777" w:rsidTr="002416EA">
        <w:trPr>
          <w:trHeight w:val="300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4D0AE8C5" w14:textId="64870F51" w:rsidR="009A764F" w:rsidRPr="00505F56" w:rsidRDefault="000821A1" w:rsidP="00AD18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 xml:space="preserve">  </w:t>
            </w:r>
            <w:r w:rsidR="007B4B0D">
              <w:rPr>
                <w:lang w:eastAsia="zh-TW"/>
              </w:rPr>
              <w:t>Abdominal Fat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690BB1D" w14:textId="77777777" w:rsidR="009A764F" w:rsidRPr="00505F56" w:rsidRDefault="009A764F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2.14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69671070" w14:textId="77777777" w:rsidR="009A764F" w:rsidRPr="00505F56" w:rsidRDefault="009A764F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68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31EE8EC7" w14:textId="77777777" w:rsidR="009A764F" w:rsidRPr="00505F56" w:rsidRDefault="009A764F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863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27E825F6" w14:textId="77777777" w:rsidR="009A764F" w:rsidRPr="00505F56" w:rsidRDefault="009A764F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5</w:t>
            </w:r>
          </w:p>
        </w:tc>
        <w:tc>
          <w:tcPr>
            <w:tcW w:w="3879" w:type="dxa"/>
            <w:shd w:val="clear" w:color="auto" w:fill="auto"/>
            <w:noWrap/>
            <w:vAlign w:val="center"/>
            <w:hideMark/>
          </w:tcPr>
          <w:p w14:paraId="100514A7" w14:textId="018BFC70" w:rsidR="009A764F" w:rsidRPr="00505F56" w:rsidRDefault="00FC439E" w:rsidP="00AD18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2</w:t>
            </w:r>
            <w:r w:rsidR="009A764F" w:rsidRPr="00505F56">
              <w:rPr>
                <w:lang w:eastAsia="zh-TW"/>
              </w:rPr>
              <w:t>-</w:t>
            </w:r>
            <w:r>
              <w:rPr>
                <w:lang w:eastAsia="zh-TW"/>
              </w:rPr>
              <w:t>6</w:t>
            </w:r>
          </w:p>
        </w:tc>
      </w:tr>
      <w:tr w:rsidR="009B5DE2" w:rsidRPr="00505F56" w14:paraId="3D3ADB2A" w14:textId="77777777" w:rsidTr="002416EA">
        <w:trPr>
          <w:trHeight w:val="300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1A47B973" w14:textId="00A3D5CC" w:rsidR="009B5DE2" w:rsidRPr="00505F56" w:rsidRDefault="009B5DE2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Adrenal</w:t>
            </w:r>
            <w:r w:rsidR="0073186B">
              <w:rPr>
                <w:lang w:eastAsia="zh-TW"/>
              </w:rPr>
              <w:t xml:space="preserve"> Gland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4CA229DF" w14:textId="30B977EF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014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042D3997" w14:textId="29592129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0022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560706B5" w14:textId="37FA5850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40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66993813" w14:textId="7537EAA1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</w:t>
            </w:r>
          </w:p>
        </w:tc>
        <w:tc>
          <w:tcPr>
            <w:tcW w:w="3879" w:type="dxa"/>
            <w:shd w:val="clear" w:color="auto" w:fill="auto"/>
            <w:noWrap/>
            <w:vAlign w:val="center"/>
            <w:hideMark/>
          </w:tcPr>
          <w:p w14:paraId="1F092771" w14:textId="725FFB59" w:rsidR="009B5DE2" w:rsidRPr="00505F56" w:rsidRDefault="00FC439E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7</w:t>
            </w:r>
          </w:p>
        </w:tc>
      </w:tr>
      <w:tr w:rsidR="009B5DE2" w:rsidRPr="00505F56" w14:paraId="44D4A27C" w14:textId="77777777" w:rsidTr="002416EA">
        <w:trPr>
          <w:trHeight w:val="300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15F6AE2E" w14:textId="77777777" w:rsidR="009B5DE2" w:rsidRPr="00505F56" w:rsidRDefault="009B5DE2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Blood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384DEF9" w14:textId="412469B1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7.02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0B6ABC25" w14:textId="6AE4922B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.14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18C08813" w14:textId="0E80C820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7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2D30EFF5" w14:textId="7D310863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2</w:t>
            </w:r>
          </w:p>
        </w:tc>
        <w:tc>
          <w:tcPr>
            <w:tcW w:w="3879" w:type="dxa"/>
            <w:shd w:val="clear" w:color="auto" w:fill="auto"/>
            <w:noWrap/>
            <w:vAlign w:val="center"/>
            <w:hideMark/>
          </w:tcPr>
          <w:p w14:paraId="4972668A" w14:textId="498F4829" w:rsidR="009B5DE2" w:rsidRPr="00505F56" w:rsidRDefault="00FC439E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8</w:t>
            </w:r>
            <w:r w:rsidR="009B5DE2" w:rsidRPr="00505F56">
              <w:rPr>
                <w:lang w:eastAsia="zh-TW"/>
              </w:rPr>
              <w:t>-</w:t>
            </w:r>
            <w:r>
              <w:rPr>
                <w:lang w:eastAsia="zh-TW"/>
              </w:rPr>
              <w:t>9</w:t>
            </w:r>
          </w:p>
        </w:tc>
      </w:tr>
      <w:tr w:rsidR="009B5DE2" w:rsidRPr="00505F56" w14:paraId="6E621FFD" w14:textId="77777777" w:rsidTr="002416EA">
        <w:trPr>
          <w:trHeight w:val="300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2C6A4D88" w14:textId="38FF9445" w:rsidR="009B5DE2" w:rsidRPr="00505F56" w:rsidRDefault="009B5DE2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Bursa</w:t>
            </w:r>
            <w:r w:rsidR="00BC2500">
              <w:rPr>
                <w:lang w:eastAsia="zh-TW"/>
              </w:rPr>
              <w:t xml:space="preserve"> of </w:t>
            </w:r>
            <w:proofErr w:type="spellStart"/>
            <w:r w:rsidR="00BC2500" w:rsidRPr="00505F56">
              <w:rPr>
                <w:lang w:eastAsia="zh-TW"/>
              </w:rPr>
              <w:t>Fabricius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052D361F" w14:textId="312B0701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19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32820354" w14:textId="5DC86711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05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40C66C9B" w14:textId="362517F9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489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17414DE7" w14:textId="5D1BBF5D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9</w:t>
            </w:r>
          </w:p>
        </w:tc>
        <w:tc>
          <w:tcPr>
            <w:tcW w:w="3879" w:type="dxa"/>
            <w:shd w:val="clear" w:color="auto" w:fill="auto"/>
            <w:noWrap/>
            <w:vAlign w:val="center"/>
            <w:hideMark/>
          </w:tcPr>
          <w:p w14:paraId="3F56575B" w14:textId="602E0021" w:rsidR="009B5DE2" w:rsidRPr="00505F56" w:rsidRDefault="00FC439E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3</w:t>
            </w:r>
            <w:r w:rsidR="009B5DE2" w:rsidRPr="00505F56">
              <w:rPr>
                <w:lang w:eastAsia="zh-TW"/>
              </w:rPr>
              <w:t>,</w:t>
            </w:r>
            <w:r w:rsidR="009A3F92">
              <w:rPr>
                <w:lang w:eastAsia="zh-TW"/>
              </w:rPr>
              <w:t>6</w:t>
            </w:r>
            <w:r w:rsidR="009B5DE2" w:rsidRPr="00505F56">
              <w:rPr>
                <w:lang w:eastAsia="zh-TW"/>
              </w:rPr>
              <w:t>,</w:t>
            </w:r>
            <w:r w:rsidR="009A3F92">
              <w:rPr>
                <w:lang w:eastAsia="zh-TW"/>
              </w:rPr>
              <w:t>10</w:t>
            </w:r>
            <w:r w:rsidR="009B5DE2" w:rsidRPr="00505F56">
              <w:rPr>
                <w:lang w:eastAsia="zh-TW"/>
              </w:rPr>
              <w:t>-1</w:t>
            </w:r>
            <w:r w:rsidR="009A3F92">
              <w:rPr>
                <w:lang w:eastAsia="zh-TW"/>
              </w:rPr>
              <w:t>6</w:t>
            </w:r>
          </w:p>
        </w:tc>
      </w:tr>
      <w:tr w:rsidR="009B5DE2" w:rsidRPr="00505F56" w14:paraId="200C00AD" w14:textId="77777777" w:rsidTr="002416EA">
        <w:trPr>
          <w:trHeight w:val="300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45721642" w14:textId="77777777" w:rsidR="009B5DE2" w:rsidRPr="00505F56" w:rsidRDefault="009B5DE2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Gall bladder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44CCCACD" w14:textId="566D10D1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09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7F8CF8BB" w14:textId="6C26E34C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N/A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5E2F0B1A" w14:textId="7D7C3CB5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8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4DC9D74F" w14:textId="0C89474D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</w:t>
            </w:r>
          </w:p>
        </w:tc>
        <w:tc>
          <w:tcPr>
            <w:tcW w:w="3879" w:type="dxa"/>
            <w:shd w:val="clear" w:color="auto" w:fill="auto"/>
            <w:noWrap/>
            <w:vAlign w:val="center"/>
            <w:hideMark/>
          </w:tcPr>
          <w:p w14:paraId="5355DCFF" w14:textId="5FC7CF7F" w:rsidR="009B5DE2" w:rsidRPr="00505F56" w:rsidRDefault="009B5DE2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1</w:t>
            </w:r>
            <w:r w:rsidR="009A3F92">
              <w:rPr>
                <w:lang w:eastAsia="zh-TW"/>
              </w:rPr>
              <w:t>7</w:t>
            </w:r>
          </w:p>
        </w:tc>
      </w:tr>
      <w:tr w:rsidR="009B5DE2" w:rsidRPr="00505F56" w14:paraId="60435D1B" w14:textId="77777777" w:rsidTr="002416EA">
        <w:trPr>
          <w:trHeight w:val="315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07829EC1" w14:textId="77777777" w:rsidR="009B5DE2" w:rsidRPr="00505F56" w:rsidRDefault="009B5DE2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Heart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911048A" w14:textId="55B33109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54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5CE80556" w14:textId="2AEAB892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12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4C21A0F6" w14:textId="706F6529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7459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4128ECB6" w14:textId="098119C3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6</w:t>
            </w:r>
          </w:p>
        </w:tc>
        <w:tc>
          <w:tcPr>
            <w:tcW w:w="3879" w:type="dxa"/>
            <w:shd w:val="clear" w:color="auto" w:fill="auto"/>
            <w:noWrap/>
            <w:vAlign w:val="center"/>
            <w:hideMark/>
          </w:tcPr>
          <w:p w14:paraId="5A0DD8CF" w14:textId="712E9096" w:rsidR="009B5DE2" w:rsidRPr="00505F56" w:rsidRDefault="009A3F92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2</w:t>
            </w:r>
            <w:r w:rsidR="009B5DE2" w:rsidRPr="00505F56">
              <w:rPr>
                <w:lang w:eastAsia="zh-TW"/>
              </w:rPr>
              <w:t>-</w:t>
            </w:r>
            <w:r>
              <w:rPr>
                <w:lang w:eastAsia="zh-TW"/>
              </w:rPr>
              <w:t>3</w:t>
            </w:r>
            <w:r w:rsidR="009B5DE2" w:rsidRPr="00505F56">
              <w:rPr>
                <w:lang w:eastAsia="zh-TW"/>
              </w:rPr>
              <w:t>,</w:t>
            </w:r>
            <w:r>
              <w:rPr>
                <w:lang w:eastAsia="zh-TW"/>
              </w:rPr>
              <w:t>5</w:t>
            </w:r>
            <w:r w:rsidR="009B5DE2" w:rsidRPr="00505F56">
              <w:rPr>
                <w:lang w:eastAsia="zh-TW"/>
              </w:rPr>
              <w:t>,1</w:t>
            </w:r>
            <w:r>
              <w:rPr>
                <w:lang w:eastAsia="zh-TW"/>
              </w:rPr>
              <w:t>1</w:t>
            </w:r>
            <w:r w:rsidR="009B5DE2" w:rsidRPr="00505F56">
              <w:rPr>
                <w:lang w:eastAsia="zh-TW"/>
              </w:rPr>
              <w:t>,1</w:t>
            </w:r>
            <w:r>
              <w:rPr>
                <w:lang w:eastAsia="zh-TW"/>
              </w:rPr>
              <w:t>4</w:t>
            </w:r>
            <w:r w:rsidR="009B5DE2" w:rsidRPr="00505F56">
              <w:rPr>
                <w:lang w:eastAsia="zh-TW"/>
              </w:rPr>
              <w:t>,1</w:t>
            </w:r>
            <w:r>
              <w:rPr>
                <w:lang w:eastAsia="zh-TW"/>
              </w:rPr>
              <w:t>6</w:t>
            </w:r>
            <w:r w:rsidR="009B5DE2" w:rsidRPr="00505F56">
              <w:rPr>
                <w:lang w:eastAsia="zh-TW"/>
              </w:rPr>
              <w:t>,1</w:t>
            </w:r>
            <w:r>
              <w:rPr>
                <w:lang w:eastAsia="zh-TW"/>
              </w:rPr>
              <w:t>8</w:t>
            </w:r>
            <w:r w:rsidR="009B5DE2" w:rsidRPr="00505F56">
              <w:rPr>
                <w:lang w:eastAsia="zh-TW"/>
              </w:rPr>
              <w:t>-2</w:t>
            </w:r>
            <w:r>
              <w:rPr>
                <w:lang w:eastAsia="zh-TW"/>
              </w:rPr>
              <w:t>7</w:t>
            </w:r>
          </w:p>
        </w:tc>
      </w:tr>
      <w:tr w:rsidR="009B5DE2" w:rsidRPr="00505F56" w14:paraId="66481DFF" w14:textId="77777777" w:rsidTr="002416EA">
        <w:trPr>
          <w:trHeight w:val="315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1357C1D5" w14:textId="77777777" w:rsidR="009B5DE2" w:rsidRPr="00505F56" w:rsidRDefault="009B5DE2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Kidney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28B3C6DF" w14:textId="2DCE12C7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66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13E11F39" w14:textId="09B78A7D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02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3E7788C0" w14:textId="28A9ED7C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41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0AC60CB0" w14:textId="38C5F793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3</w:t>
            </w:r>
          </w:p>
        </w:tc>
        <w:tc>
          <w:tcPr>
            <w:tcW w:w="3879" w:type="dxa"/>
            <w:shd w:val="clear" w:color="auto" w:fill="auto"/>
            <w:noWrap/>
            <w:vAlign w:val="center"/>
            <w:hideMark/>
          </w:tcPr>
          <w:p w14:paraId="6AE174BB" w14:textId="33D42426" w:rsidR="009B5DE2" w:rsidRPr="00505F56" w:rsidRDefault="009B5DE2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2</w:t>
            </w:r>
            <w:r w:rsidR="009A3F92">
              <w:rPr>
                <w:lang w:eastAsia="zh-TW"/>
              </w:rPr>
              <w:t>2</w:t>
            </w:r>
            <w:r w:rsidRPr="00505F56">
              <w:rPr>
                <w:lang w:eastAsia="zh-TW"/>
              </w:rPr>
              <w:t>,2</w:t>
            </w:r>
            <w:r w:rsidR="009A3F92">
              <w:rPr>
                <w:lang w:eastAsia="zh-TW"/>
              </w:rPr>
              <w:t>6</w:t>
            </w:r>
            <w:r w:rsidRPr="00505F56">
              <w:rPr>
                <w:lang w:eastAsia="zh-TW"/>
              </w:rPr>
              <w:t>,2</w:t>
            </w:r>
            <w:r w:rsidR="009A3F92">
              <w:rPr>
                <w:lang w:eastAsia="zh-TW"/>
              </w:rPr>
              <w:t>8</w:t>
            </w:r>
          </w:p>
        </w:tc>
      </w:tr>
      <w:tr w:rsidR="009B5DE2" w:rsidRPr="00505F56" w14:paraId="071295AC" w14:textId="77777777" w:rsidTr="002416EA">
        <w:trPr>
          <w:trHeight w:val="315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77B3A769" w14:textId="77777777" w:rsidR="009B5DE2" w:rsidRPr="00505F56" w:rsidRDefault="009B5DE2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Liver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422A56F0" w14:textId="20ECC7E3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2.14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6D560F53" w14:textId="6148A1E5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49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1996D0B3" w14:textId="4F8F17F8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8650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49D12C15" w14:textId="1DB7A2EA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21</w:t>
            </w:r>
          </w:p>
        </w:tc>
        <w:tc>
          <w:tcPr>
            <w:tcW w:w="3879" w:type="dxa"/>
            <w:shd w:val="clear" w:color="auto" w:fill="auto"/>
            <w:noWrap/>
            <w:vAlign w:val="center"/>
            <w:hideMark/>
          </w:tcPr>
          <w:p w14:paraId="7894FF49" w14:textId="2072778D" w:rsidR="009B5DE2" w:rsidRPr="00505F56" w:rsidRDefault="00A362A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3,</w:t>
            </w:r>
            <w:r w:rsidR="009A3F92">
              <w:rPr>
                <w:lang w:eastAsia="zh-TW"/>
              </w:rPr>
              <w:t>5</w:t>
            </w:r>
            <w:r w:rsidR="009B5DE2" w:rsidRPr="00505F56">
              <w:rPr>
                <w:lang w:eastAsia="zh-TW"/>
              </w:rPr>
              <w:t>,</w:t>
            </w:r>
            <w:r w:rsidR="009A3F92">
              <w:rPr>
                <w:lang w:eastAsia="zh-TW"/>
              </w:rPr>
              <w:t>6</w:t>
            </w:r>
            <w:r w:rsidR="009B5DE2" w:rsidRPr="00505F56">
              <w:rPr>
                <w:lang w:eastAsia="zh-TW"/>
              </w:rPr>
              <w:t>,</w:t>
            </w:r>
            <w:r>
              <w:rPr>
                <w:lang w:eastAsia="zh-TW"/>
              </w:rPr>
              <w:t>11-</w:t>
            </w:r>
            <w:r w:rsidR="009B5DE2" w:rsidRPr="00505F56">
              <w:rPr>
                <w:lang w:eastAsia="zh-TW"/>
              </w:rPr>
              <w:t>1</w:t>
            </w:r>
            <w:r w:rsidR="009A3F92">
              <w:rPr>
                <w:lang w:eastAsia="zh-TW"/>
              </w:rPr>
              <w:t>2</w:t>
            </w:r>
            <w:r w:rsidR="009B5DE2" w:rsidRPr="00505F56">
              <w:rPr>
                <w:lang w:eastAsia="zh-TW"/>
              </w:rPr>
              <w:t>,1</w:t>
            </w:r>
            <w:r w:rsidR="009A3F92">
              <w:rPr>
                <w:lang w:eastAsia="zh-TW"/>
              </w:rPr>
              <w:t>4</w:t>
            </w:r>
            <w:r w:rsidR="009B5DE2" w:rsidRPr="00505F56">
              <w:rPr>
                <w:lang w:eastAsia="zh-TW"/>
              </w:rPr>
              <w:t>-1</w:t>
            </w:r>
            <w:r w:rsidR="009A3F92">
              <w:rPr>
                <w:lang w:eastAsia="zh-TW"/>
              </w:rPr>
              <w:t>6</w:t>
            </w:r>
            <w:r w:rsidR="009B5DE2" w:rsidRPr="00505F56">
              <w:rPr>
                <w:lang w:eastAsia="zh-TW"/>
              </w:rPr>
              <w:t>,</w:t>
            </w:r>
            <w:r w:rsidR="00D62A41" w:rsidRPr="00A362A5">
              <w:rPr>
                <w:lang w:eastAsia="zh-TW"/>
              </w:rPr>
              <w:t>1</w:t>
            </w:r>
            <w:r w:rsidR="009A3F92" w:rsidRPr="00A362A5">
              <w:rPr>
                <w:lang w:eastAsia="zh-TW"/>
              </w:rPr>
              <w:t>9-20</w:t>
            </w:r>
            <w:r w:rsidR="009B5DE2" w:rsidRPr="00A362A5">
              <w:rPr>
                <w:lang w:eastAsia="zh-TW"/>
              </w:rPr>
              <w:t>,2</w:t>
            </w:r>
            <w:r w:rsidR="009A3F92" w:rsidRPr="00A362A5">
              <w:rPr>
                <w:lang w:eastAsia="zh-TW"/>
              </w:rPr>
              <w:t>2</w:t>
            </w:r>
            <w:r w:rsidR="009B5DE2" w:rsidRPr="00A362A5">
              <w:rPr>
                <w:lang w:eastAsia="zh-TW"/>
              </w:rPr>
              <w:t>-</w:t>
            </w:r>
            <w:r w:rsidR="00D62A41" w:rsidRPr="00A362A5">
              <w:rPr>
                <w:lang w:eastAsia="zh-TW"/>
              </w:rPr>
              <w:t>2</w:t>
            </w:r>
            <w:r w:rsidR="009A3F92" w:rsidRPr="00A362A5">
              <w:rPr>
                <w:lang w:eastAsia="zh-TW"/>
              </w:rPr>
              <w:t>7</w:t>
            </w:r>
            <w:r w:rsidR="009B5DE2" w:rsidRPr="00A362A5">
              <w:rPr>
                <w:lang w:eastAsia="zh-TW"/>
              </w:rPr>
              <w:t>,</w:t>
            </w:r>
            <w:r w:rsidR="001B16A3" w:rsidRPr="00A362A5">
              <w:rPr>
                <w:lang w:eastAsia="zh-TW"/>
              </w:rPr>
              <w:t>29</w:t>
            </w:r>
            <w:r w:rsidR="009A3F92" w:rsidRPr="00A362A5">
              <w:rPr>
                <w:lang w:eastAsia="zh-TW"/>
              </w:rPr>
              <w:t>-</w:t>
            </w:r>
            <w:r w:rsidR="009B5DE2" w:rsidRPr="00A362A5">
              <w:rPr>
                <w:lang w:eastAsia="zh-TW"/>
              </w:rPr>
              <w:t>3</w:t>
            </w:r>
            <w:r w:rsidR="001B16A3" w:rsidRPr="00A362A5">
              <w:rPr>
                <w:lang w:eastAsia="zh-TW"/>
              </w:rPr>
              <w:t>3</w:t>
            </w:r>
          </w:p>
        </w:tc>
      </w:tr>
      <w:tr w:rsidR="009B5DE2" w:rsidRPr="00505F56" w14:paraId="4238B2BD" w14:textId="77777777" w:rsidTr="002416EA">
        <w:trPr>
          <w:trHeight w:val="300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6F04AE97" w14:textId="77777777" w:rsidR="009B5DE2" w:rsidRPr="00505F56" w:rsidRDefault="009B5DE2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Lung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21AABF28" w14:textId="77666217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72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2E743561" w14:textId="3A77A8C8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10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3B308788" w14:textId="30356510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248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4FCC3636" w14:textId="28F19CB0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6</w:t>
            </w:r>
          </w:p>
        </w:tc>
        <w:tc>
          <w:tcPr>
            <w:tcW w:w="3879" w:type="dxa"/>
            <w:shd w:val="clear" w:color="auto" w:fill="auto"/>
            <w:noWrap/>
            <w:vAlign w:val="center"/>
            <w:hideMark/>
          </w:tcPr>
          <w:p w14:paraId="68488C3B" w14:textId="34EB7E91" w:rsidR="009B5DE2" w:rsidRPr="00505F56" w:rsidRDefault="009B5DE2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1</w:t>
            </w:r>
            <w:r w:rsidR="009A3F92">
              <w:rPr>
                <w:lang w:eastAsia="zh-TW"/>
              </w:rPr>
              <w:t>8</w:t>
            </w:r>
            <w:r w:rsidRPr="00505F56">
              <w:rPr>
                <w:lang w:eastAsia="zh-TW"/>
              </w:rPr>
              <w:t>,2</w:t>
            </w:r>
            <w:r w:rsidR="009A3F92">
              <w:rPr>
                <w:lang w:eastAsia="zh-TW"/>
              </w:rPr>
              <w:t>2</w:t>
            </w:r>
            <w:r w:rsidRPr="00505F56">
              <w:rPr>
                <w:lang w:eastAsia="zh-TW"/>
              </w:rPr>
              <w:t>-2</w:t>
            </w:r>
            <w:r w:rsidR="009A3F92">
              <w:rPr>
                <w:lang w:eastAsia="zh-TW"/>
              </w:rPr>
              <w:t>3</w:t>
            </w:r>
            <w:r w:rsidRPr="00505F56">
              <w:rPr>
                <w:lang w:eastAsia="zh-TW"/>
              </w:rPr>
              <w:t>,2</w:t>
            </w:r>
            <w:r w:rsidR="009A3F92">
              <w:rPr>
                <w:lang w:eastAsia="zh-TW"/>
              </w:rPr>
              <w:t>7</w:t>
            </w:r>
            <w:r w:rsidRPr="00505F56">
              <w:rPr>
                <w:lang w:eastAsia="zh-TW"/>
              </w:rPr>
              <w:t>,</w:t>
            </w:r>
            <w:r w:rsidRPr="001B16A3">
              <w:rPr>
                <w:lang w:eastAsia="zh-TW"/>
              </w:rPr>
              <w:t>3</w:t>
            </w:r>
            <w:r w:rsidR="001B16A3" w:rsidRPr="002416EA">
              <w:rPr>
                <w:lang w:eastAsia="zh-TW"/>
              </w:rPr>
              <w:t>4-35</w:t>
            </w:r>
          </w:p>
        </w:tc>
      </w:tr>
      <w:tr w:rsidR="009B5DE2" w:rsidRPr="00505F56" w14:paraId="7F568A36" w14:textId="77777777" w:rsidTr="002416EA">
        <w:trPr>
          <w:trHeight w:val="315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18031BBE" w14:textId="77777777" w:rsidR="009B5DE2" w:rsidRPr="00505F56" w:rsidRDefault="009B5DE2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Breast Muscle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4A4C03BE" w14:textId="77777777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8.1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613860F2" w14:textId="77777777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N/A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4AEC0459" w14:textId="77777777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8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5B6F9B67" w14:textId="77777777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</w:t>
            </w:r>
          </w:p>
        </w:tc>
        <w:tc>
          <w:tcPr>
            <w:tcW w:w="3879" w:type="dxa"/>
            <w:shd w:val="clear" w:color="auto" w:fill="auto"/>
            <w:noWrap/>
            <w:vAlign w:val="center"/>
            <w:hideMark/>
          </w:tcPr>
          <w:p w14:paraId="63A9ACC9" w14:textId="49633F2A" w:rsidR="009B5DE2" w:rsidRPr="00505F56" w:rsidRDefault="009A3F92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6</w:t>
            </w:r>
          </w:p>
        </w:tc>
      </w:tr>
      <w:tr w:rsidR="009B5DE2" w:rsidRPr="00505F56" w14:paraId="1E108598" w14:textId="77777777" w:rsidTr="002416EA">
        <w:trPr>
          <w:trHeight w:val="300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142DC771" w14:textId="77777777" w:rsidR="009B5DE2" w:rsidRPr="00505F56" w:rsidRDefault="009B5DE2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Pancreas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B48F82B" w14:textId="28122FD4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29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79655359" w14:textId="1B92CB4A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21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3F3B7358" w14:textId="50F7A5D3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501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66C4D41A" w14:textId="5814CFD2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7</w:t>
            </w:r>
          </w:p>
        </w:tc>
        <w:tc>
          <w:tcPr>
            <w:tcW w:w="3879" w:type="dxa"/>
            <w:shd w:val="clear" w:color="auto" w:fill="auto"/>
            <w:noWrap/>
            <w:vAlign w:val="center"/>
            <w:hideMark/>
          </w:tcPr>
          <w:p w14:paraId="2809E12F" w14:textId="2B6185F0" w:rsidR="009B5DE2" w:rsidRPr="00505F56" w:rsidRDefault="009A3F92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3</w:t>
            </w:r>
            <w:r w:rsidR="009B5DE2" w:rsidRPr="00505F56">
              <w:rPr>
                <w:lang w:eastAsia="zh-TW"/>
              </w:rPr>
              <w:t>,</w:t>
            </w:r>
            <w:r w:rsidR="00D62A41">
              <w:rPr>
                <w:lang w:eastAsia="zh-TW"/>
              </w:rPr>
              <w:t>1</w:t>
            </w:r>
            <w:r>
              <w:rPr>
                <w:lang w:eastAsia="zh-TW"/>
              </w:rPr>
              <w:t>1-</w:t>
            </w:r>
            <w:r w:rsidR="009B5DE2" w:rsidRPr="00505F56">
              <w:rPr>
                <w:lang w:eastAsia="zh-TW"/>
              </w:rPr>
              <w:t>1</w:t>
            </w:r>
            <w:r>
              <w:rPr>
                <w:lang w:eastAsia="zh-TW"/>
              </w:rPr>
              <w:t>2</w:t>
            </w:r>
            <w:r w:rsidR="009B5DE2" w:rsidRPr="00505F56">
              <w:rPr>
                <w:lang w:eastAsia="zh-TW"/>
              </w:rPr>
              <w:t>,1</w:t>
            </w:r>
            <w:r>
              <w:rPr>
                <w:lang w:eastAsia="zh-TW"/>
              </w:rPr>
              <w:t>5</w:t>
            </w:r>
            <w:r w:rsidR="009B5DE2" w:rsidRPr="00505F56">
              <w:rPr>
                <w:lang w:eastAsia="zh-TW"/>
              </w:rPr>
              <w:t>,2</w:t>
            </w:r>
            <w:r>
              <w:rPr>
                <w:lang w:eastAsia="zh-TW"/>
              </w:rPr>
              <w:t>2</w:t>
            </w:r>
            <w:r w:rsidR="009B5DE2" w:rsidRPr="00505F56">
              <w:rPr>
                <w:lang w:eastAsia="zh-TW"/>
              </w:rPr>
              <w:t>,</w:t>
            </w:r>
            <w:r w:rsidR="009B5DE2" w:rsidRPr="001B16A3">
              <w:rPr>
                <w:lang w:eastAsia="zh-TW"/>
              </w:rPr>
              <w:t>3</w:t>
            </w:r>
            <w:r w:rsidR="001B16A3" w:rsidRPr="002416EA">
              <w:rPr>
                <w:lang w:eastAsia="zh-TW"/>
              </w:rPr>
              <w:t>1</w:t>
            </w:r>
            <w:r w:rsidR="009B5DE2" w:rsidRPr="001B16A3">
              <w:rPr>
                <w:lang w:eastAsia="zh-TW"/>
              </w:rPr>
              <w:t>,</w:t>
            </w:r>
            <w:r w:rsidR="001B16A3" w:rsidRPr="002416EA">
              <w:rPr>
                <w:lang w:eastAsia="zh-TW"/>
              </w:rPr>
              <w:t>33</w:t>
            </w:r>
          </w:p>
        </w:tc>
      </w:tr>
      <w:tr w:rsidR="009B5DE2" w:rsidRPr="00505F56" w14:paraId="704D01D1" w14:textId="77777777" w:rsidTr="002416EA">
        <w:trPr>
          <w:trHeight w:val="300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7AE1D090" w14:textId="77777777" w:rsidR="009B5DE2" w:rsidRPr="00505F56" w:rsidRDefault="009B5DE2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Spleen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440B14EE" w14:textId="5CC19B60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11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782EC899" w14:textId="698D860F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04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35D28321" w14:textId="191BF8A2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552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67FD520B" w14:textId="31759ADC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2</w:t>
            </w:r>
          </w:p>
        </w:tc>
        <w:tc>
          <w:tcPr>
            <w:tcW w:w="3879" w:type="dxa"/>
            <w:shd w:val="clear" w:color="auto" w:fill="auto"/>
            <w:noWrap/>
            <w:vAlign w:val="center"/>
            <w:hideMark/>
          </w:tcPr>
          <w:p w14:paraId="7C414DA7" w14:textId="32DF6026" w:rsidR="009B5DE2" w:rsidRPr="00505F56" w:rsidRDefault="00D50BC7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3</w:t>
            </w:r>
            <w:r w:rsidR="009B5DE2" w:rsidRPr="00505F56">
              <w:rPr>
                <w:lang w:eastAsia="zh-TW"/>
              </w:rPr>
              <w:t>,</w:t>
            </w:r>
            <w:r>
              <w:rPr>
                <w:lang w:eastAsia="zh-TW"/>
              </w:rPr>
              <w:t>6</w:t>
            </w:r>
            <w:r w:rsidR="009B5DE2" w:rsidRPr="00505F56">
              <w:rPr>
                <w:lang w:eastAsia="zh-TW"/>
              </w:rPr>
              <w:t>,</w:t>
            </w:r>
            <w:r>
              <w:rPr>
                <w:lang w:eastAsia="zh-TW"/>
              </w:rPr>
              <w:t>10</w:t>
            </w:r>
            <w:r w:rsidR="009B5DE2" w:rsidRPr="00505F56">
              <w:rPr>
                <w:lang w:eastAsia="zh-TW"/>
              </w:rPr>
              <w:t>,1</w:t>
            </w:r>
            <w:r>
              <w:rPr>
                <w:lang w:eastAsia="zh-TW"/>
              </w:rPr>
              <w:t>1</w:t>
            </w:r>
            <w:r w:rsidR="009B5DE2" w:rsidRPr="00505F56">
              <w:rPr>
                <w:lang w:eastAsia="zh-TW"/>
              </w:rPr>
              <w:t>-1</w:t>
            </w:r>
            <w:r>
              <w:rPr>
                <w:lang w:eastAsia="zh-TW"/>
              </w:rPr>
              <w:t>6</w:t>
            </w:r>
            <w:r w:rsidR="009B5DE2" w:rsidRPr="00505F56">
              <w:rPr>
                <w:lang w:eastAsia="zh-TW"/>
              </w:rPr>
              <w:t>,2</w:t>
            </w:r>
            <w:r>
              <w:rPr>
                <w:lang w:eastAsia="zh-TW"/>
              </w:rPr>
              <w:t>2</w:t>
            </w:r>
            <w:r w:rsidR="009B5DE2" w:rsidRPr="00505F56">
              <w:rPr>
                <w:lang w:eastAsia="zh-TW"/>
              </w:rPr>
              <w:t>,2</w:t>
            </w:r>
            <w:r>
              <w:rPr>
                <w:lang w:eastAsia="zh-TW"/>
              </w:rPr>
              <w:t>4</w:t>
            </w:r>
          </w:p>
        </w:tc>
      </w:tr>
      <w:tr w:rsidR="009B5DE2" w:rsidRPr="00505F56" w14:paraId="5CC98EC2" w14:textId="77777777" w:rsidTr="002416EA">
        <w:trPr>
          <w:trHeight w:val="300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554B9C65" w14:textId="77777777" w:rsidR="009B5DE2" w:rsidRPr="00505F56" w:rsidRDefault="009B5DE2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Thymus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0BBB711" w14:textId="0A729708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50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4C6AE1FD" w14:textId="755CE5C8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09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3B6C8672" w14:textId="5CEDCCF1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0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4D6E8D98" w14:textId="07C2AF29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</w:t>
            </w:r>
          </w:p>
        </w:tc>
        <w:tc>
          <w:tcPr>
            <w:tcW w:w="3879" w:type="dxa"/>
            <w:shd w:val="clear" w:color="auto" w:fill="auto"/>
            <w:noWrap/>
            <w:vAlign w:val="center"/>
            <w:hideMark/>
          </w:tcPr>
          <w:p w14:paraId="253AD351" w14:textId="3E786CEB" w:rsidR="009B5DE2" w:rsidRPr="00505F56" w:rsidRDefault="00267F59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1</w:t>
            </w:r>
            <w:r w:rsidR="00D50BC7">
              <w:rPr>
                <w:lang w:eastAsia="zh-TW"/>
              </w:rPr>
              <w:t>1</w:t>
            </w:r>
          </w:p>
        </w:tc>
      </w:tr>
      <w:tr w:rsidR="009B5DE2" w:rsidRPr="00505F56" w14:paraId="0F98C60E" w14:textId="77777777" w:rsidTr="002416EA">
        <w:trPr>
          <w:trHeight w:val="300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3B769B7E" w14:textId="77777777" w:rsidR="009B5DE2" w:rsidRPr="00505F56" w:rsidRDefault="009B5DE2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Stomachs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03803A5" w14:textId="149CE696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3.50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0FF0A6BD" w14:textId="07E81EEC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68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1E395350" w14:textId="7B2B71A2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660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183DF5D0" w14:textId="52C66513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</w:t>
            </w:r>
          </w:p>
        </w:tc>
        <w:tc>
          <w:tcPr>
            <w:tcW w:w="3879" w:type="dxa"/>
            <w:shd w:val="clear" w:color="auto" w:fill="auto"/>
            <w:noWrap/>
            <w:vAlign w:val="center"/>
            <w:hideMark/>
          </w:tcPr>
          <w:p w14:paraId="1C0BE68F" w14:textId="2CF753EB" w:rsidR="009B5DE2" w:rsidRPr="00505F56" w:rsidRDefault="00D50BC7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5</w:t>
            </w:r>
          </w:p>
        </w:tc>
      </w:tr>
      <w:tr w:rsidR="0033253F" w:rsidRPr="00505F56" w14:paraId="651FEC13" w14:textId="77777777" w:rsidTr="002416EA">
        <w:trPr>
          <w:trHeight w:val="300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680DBC0E" w14:textId="77777777" w:rsidR="0033253F" w:rsidRPr="00505F56" w:rsidRDefault="0033253F" w:rsidP="0033253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 xml:space="preserve">  Crop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71F45361" w14:textId="77777777" w:rsidR="0033253F" w:rsidRPr="00505F56" w:rsidRDefault="0033253F" w:rsidP="0033253F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50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452F9877" w14:textId="77777777" w:rsidR="0033253F" w:rsidRPr="00505F56" w:rsidRDefault="0033253F" w:rsidP="0033253F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N/A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4DF8DA2E" w14:textId="77777777" w:rsidR="0033253F" w:rsidRPr="00505F56" w:rsidRDefault="0033253F" w:rsidP="0033253F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3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5ED70574" w14:textId="77777777" w:rsidR="0033253F" w:rsidRPr="00505F56" w:rsidRDefault="0033253F" w:rsidP="0033253F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</w:t>
            </w:r>
          </w:p>
        </w:tc>
        <w:tc>
          <w:tcPr>
            <w:tcW w:w="3879" w:type="dxa"/>
            <w:shd w:val="clear" w:color="auto" w:fill="auto"/>
            <w:noWrap/>
            <w:vAlign w:val="center"/>
            <w:hideMark/>
          </w:tcPr>
          <w:p w14:paraId="79F91ECF" w14:textId="275B26C1" w:rsidR="0033253F" w:rsidRPr="00505F56" w:rsidRDefault="0033253F" w:rsidP="0033253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2</w:t>
            </w:r>
            <w:r w:rsidR="00D50BC7">
              <w:rPr>
                <w:lang w:eastAsia="zh-TW"/>
              </w:rPr>
              <w:t>2</w:t>
            </w:r>
          </w:p>
        </w:tc>
      </w:tr>
      <w:tr w:rsidR="009B5DE2" w:rsidRPr="00505F56" w14:paraId="7E3AEA5C" w14:textId="77777777" w:rsidTr="002416EA">
        <w:trPr>
          <w:trHeight w:val="300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72F2D336" w14:textId="59C369B1" w:rsidR="009B5DE2" w:rsidRPr="00505F56" w:rsidRDefault="009B5DE2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 xml:space="preserve">  </w:t>
            </w:r>
            <w:proofErr w:type="spellStart"/>
            <w:r w:rsidRPr="00505F56">
              <w:rPr>
                <w:lang w:eastAsia="zh-TW"/>
              </w:rPr>
              <w:t>Proventriculus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89DAD6F" w14:textId="123A7D87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36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04136E0B" w14:textId="6EF7018C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31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787152FE" w14:textId="17CBE1E7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479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2E89C08D" w14:textId="2020780D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5</w:t>
            </w:r>
          </w:p>
        </w:tc>
        <w:tc>
          <w:tcPr>
            <w:tcW w:w="3879" w:type="dxa"/>
            <w:shd w:val="clear" w:color="auto" w:fill="auto"/>
            <w:noWrap/>
            <w:vAlign w:val="center"/>
            <w:hideMark/>
          </w:tcPr>
          <w:p w14:paraId="75ACB8D0" w14:textId="4FB7C1CC" w:rsidR="009B5DE2" w:rsidRPr="001B16A3" w:rsidRDefault="00D50BC7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1B16A3">
              <w:rPr>
                <w:lang w:eastAsia="zh-TW"/>
              </w:rPr>
              <w:t>3</w:t>
            </w:r>
            <w:r w:rsidR="009B5DE2" w:rsidRPr="001B16A3">
              <w:rPr>
                <w:lang w:eastAsia="zh-TW"/>
              </w:rPr>
              <w:t>,1</w:t>
            </w:r>
            <w:r w:rsidRPr="001B16A3">
              <w:rPr>
                <w:lang w:eastAsia="zh-TW"/>
              </w:rPr>
              <w:t>1</w:t>
            </w:r>
            <w:r w:rsidR="009B5DE2" w:rsidRPr="001B16A3">
              <w:rPr>
                <w:lang w:eastAsia="zh-TW"/>
              </w:rPr>
              <w:t>-1</w:t>
            </w:r>
            <w:r w:rsidRPr="001B16A3">
              <w:rPr>
                <w:lang w:eastAsia="zh-TW"/>
              </w:rPr>
              <w:t>2</w:t>
            </w:r>
            <w:r w:rsidR="009B5DE2" w:rsidRPr="001B16A3">
              <w:rPr>
                <w:lang w:eastAsia="zh-TW"/>
              </w:rPr>
              <w:t>,2</w:t>
            </w:r>
            <w:r w:rsidRPr="001B16A3">
              <w:rPr>
                <w:lang w:eastAsia="zh-TW"/>
              </w:rPr>
              <w:t>2</w:t>
            </w:r>
            <w:r w:rsidR="009B5DE2" w:rsidRPr="001B16A3">
              <w:rPr>
                <w:lang w:eastAsia="zh-TW"/>
              </w:rPr>
              <w:t>,3</w:t>
            </w:r>
            <w:r w:rsidR="001B16A3" w:rsidRPr="002416EA">
              <w:rPr>
                <w:lang w:eastAsia="zh-TW"/>
              </w:rPr>
              <w:t>1</w:t>
            </w:r>
          </w:p>
        </w:tc>
      </w:tr>
      <w:tr w:rsidR="009B5DE2" w:rsidRPr="00505F56" w14:paraId="13953E76" w14:textId="77777777" w:rsidTr="002416EA">
        <w:trPr>
          <w:trHeight w:val="300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353DD3B8" w14:textId="6952C810" w:rsidR="009B5DE2" w:rsidRPr="00505F56" w:rsidRDefault="009B5DE2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 xml:space="preserve">  Gizzard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1FEFFCE8" w14:textId="55FBDBE3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.25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54C6198F" w14:textId="15035272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52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4ECF7584" w14:textId="16F88E0B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6629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07DC1862" w14:textId="18AA3EA7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0</w:t>
            </w:r>
          </w:p>
        </w:tc>
        <w:tc>
          <w:tcPr>
            <w:tcW w:w="3879" w:type="dxa"/>
            <w:shd w:val="clear" w:color="auto" w:fill="auto"/>
            <w:noWrap/>
            <w:vAlign w:val="center"/>
            <w:hideMark/>
          </w:tcPr>
          <w:p w14:paraId="21A00965" w14:textId="03D69545" w:rsidR="009B5DE2" w:rsidRPr="001B16A3" w:rsidRDefault="00D50BC7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1B16A3">
              <w:rPr>
                <w:lang w:eastAsia="zh-TW"/>
              </w:rPr>
              <w:t>3</w:t>
            </w:r>
            <w:r w:rsidR="009B5DE2" w:rsidRPr="001B16A3">
              <w:rPr>
                <w:lang w:eastAsia="zh-TW"/>
              </w:rPr>
              <w:t>,</w:t>
            </w:r>
            <w:r w:rsidRPr="001B16A3">
              <w:rPr>
                <w:lang w:eastAsia="zh-TW"/>
              </w:rPr>
              <w:t>6</w:t>
            </w:r>
            <w:r w:rsidR="009B5DE2" w:rsidRPr="001B16A3">
              <w:rPr>
                <w:lang w:eastAsia="zh-TW"/>
              </w:rPr>
              <w:t>,</w:t>
            </w:r>
            <w:r w:rsidR="00D62A41" w:rsidRPr="001B16A3">
              <w:rPr>
                <w:lang w:eastAsia="zh-TW"/>
              </w:rPr>
              <w:t>1</w:t>
            </w:r>
            <w:r w:rsidRPr="001B16A3">
              <w:rPr>
                <w:lang w:eastAsia="zh-TW"/>
              </w:rPr>
              <w:t>1-12</w:t>
            </w:r>
            <w:r w:rsidR="009B5DE2" w:rsidRPr="001B16A3">
              <w:rPr>
                <w:lang w:eastAsia="zh-TW"/>
              </w:rPr>
              <w:t>,1</w:t>
            </w:r>
            <w:r w:rsidRPr="001B16A3">
              <w:rPr>
                <w:lang w:eastAsia="zh-TW"/>
              </w:rPr>
              <w:t>5</w:t>
            </w:r>
            <w:r w:rsidR="009B5DE2" w:rsidRPr="001B16A3">
              <w:rPr>
                <w:lang w:eastAsia="zh-TW"/>
              </w:rPr>
              <w:t>,</w:t>
            </w:r>
            <w:r w:rsidR="00D62A41" w:rsidRPr="001B16A3">
              <w:rPr>
                <w:lang w:eastAsia="zh-TW"/>
              </w:rPr>
              <w:t>1</w:t>
            </w:r>
            <w:r w:rsidRPr="001B16A3">
              <w:rPr>
                <w:lang w:eastAsia="zh-TW"/>
              </w:rPr>
              <w:t>9</w:t>
            </w:r>
            <w:r w:rsidR="00D62A41" w:rsidRPr="001B16A3">
              <w:rPr>
                <w:lang w:eastAsia="zh-TW"/>
              </w:rPr>
              <w:t>,</w:t>
            </w:r>
            <w:r w:rsidR="009B5DE2" w:rsidRPr="001B16A3">
              <w:rPr>
                <w:lang w:eastAsia="zh-TW"/>
              </w:rPr>
              <w:t>2</w:t>
            </w:r>
            <w:r w:rsidRPr="001B16A3">
              <w:rPr>
                <w:lang w:eastAsia="zh-TW"/>
              </w:rPr>
              <w:t>2,25</w:t>
            </w:r>
            <w:r w:rsidR="009B5DE2" w:rsidRPr="001B16A3">
              <w:rPr>
                <w:lang w:eastAsia="zh-TW"/>
              </w:rPr>
              <w:t>,</w:t>
            </w:r>
            <w:r w:rsidR="001B16A3" w:rsidRPr="001B16A3">
              <w:rPr>
                <w:lang w:eastAsia="zh-TW"/>
              </w:rPr>
              <w:t>29</w:t>
            </w:r>
            <w:r w:rsidR="009B5DE2" w:rsidRPr="001B16A3">
              <w:rPr>
                <w:lang w:eastAsia="zh-TW"/>
              </w:rPr>
              <w:t>,3</w:t>
            </w:r>
            <w:r w:rsidR="001B16A3" w:rsidRPr="002416EA">
              <w:rPr>
                <w:lang w:eastAsia="zh-TW"/>
              </w:rPr>
              <w:t>1</w:t>
            </w:r>
          </w:p>
        </w:tc>
      </w:tr>
      <w:tr w:rsidR="009B5DE2" w:rsidRPr="00505F56" w14:paraId="61955EDC" w14:textId="77777777" w:rsidTr="002416EA">
        <w:trPr>
          <w:trHeight w:val="300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079AED40" w14:textId="77777777" w:rsidR="009B5DE2" w:rsidRPr="00505F56" w:rsidRDefault="009B5DE2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Intestines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D8C5497" w14:textId="0EF9567D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3.50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6B96025D" w14:textId="3B7E992F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82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74E59DFF" w14:textId="0DCAB106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6339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27EB355A" w14:textId="601E8542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5</w:t>
            </w:r>
          </w:p>
        </w:tc>
        <w:tc>
          <w:tcPr>
            <w:tcW w:w="3879" w:type="dxa"/>
            <w:shd w:val="clear" w:color="auto" w:fill="auto"/>
            <w:noWrap/>
            <w:vAlign w:val="center"/>
            <w:hideMark/>
          </w:tcPr>
          <w:p w14:paraId="056A7EF6" w14:textId="10D948A1" w:rsidR="009B5DE2" w:rsidRPr="001B16A3" w:rsidRDefault="009B5DE2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1B16A3">
              <w:rPr>
                <w:lang w:eastAsia="zh-TW"/>
              </w:rPr>
              <w:t>1</w:t>
            </w:r>
            <w:r w:rsidR="00D50BC7" w:rsidRPr="001B16A3">
              <w:rPr>
                <w:lang w:eastAsia="zh-TW"/>
              </w:rPr>
              <w:t>5</w:t>
            </w:r>
            <w:r w:rsidRPr="001B16A3">
              <w:rPr>
                <w:lang w:eastAsia="zh-TW"/>
              </w:rPr>
              <w:t>,1</w:t>
            </w:r>
            <w:r w:rsidR="00D50BC7" w:rsidRPr="001B16A3">
              <w:rPr>
                <w:lang w:eastAsia="zh-TW"/>
              </w:rPr>
              <w:t>8</w:t>
            </w:r>
            <w:r w:rsidRPr="001B16A3">
              <w:rPr>
                <w:lang w:eastAsia="zh-TW"/>
              </w:rPr>
              <w:t>,2</w:t>
            </w:r>
            <w:r w:rsidR="00D50BC7" w:rsidRPr="001B16A3">
              <w:rPr>
                <w:lang w:eastAsia="zh-TW"/>
              </w:rPr>
              <w:t>5</w:t>
            </w:r>
            <w:r w:rsidRPr="001B16A3">
              <w:rPr>
                <w:lang w:eastAsia="zh-TW"/>
              </w:rPr>
              <w:t>,2</w:t>
            </w:r>
            <w:r w:rsidR="00D50BC7" w:rsidRPr="001B16A3">
              <w:rPr>
                <w:lang w:eastAsia="zh-TW"/>
              </w:rPr>
              <w:t>7</w:t>
            </w:r>
            <w:r w:rsidRPr="001B16A3">
              <w:rPr>
                <w:lang w:eastAsia="zh-TW"/>
              </w:rPr>
              <w:t>,</w:t>
            </w:r>
            <w:r w:rsidR="001B16A3" w:rsidRPr="001B16A3">
              <w:rPr>
                <w:lang w:eastAsia="zh-TW"/>
              </w:rPr>
              <w:t>29</w:t>
            </w:r>
          </w:p>
        </w:tc>
      </w:tr>
      <w:tr w:rsidR="009B5DE2" w:rsidRPr="00505F56" w14:paraId="31170FAE" w14:textId="77777777" w:rsidTr="002416EA">
        <w:trPr>
          <w:trHeight w:val="300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3A65004E" w14:textId="1A318543" w:rsidR="009B5DE2" w:rsidRPr="00505F56" w:rsidRDefault="009B5DE2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 xml:space="preserve">  Small Intestine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4FC976C5" w14:textId="77F3D6E8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3.13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7EDE3383" w14:textId="02C77BA4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.83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2D6B2187" w14:textId="7AE974D9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472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01F1F21E" w14:textId="0DEB2BD1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5</w:t>
            </w:r>
          </w:p>
        </w:tc>
        <w:tc>
          <w:tcPr>
            <w:tcW w:w="3879" w:type="dxa"/>
            <w:shd w:val="clear" w:color="auto" w:fill="auto"/>
            <w:noWrap/>
            <w:vAlign w:val="center"/>
            <w:hideMark/>
          </w:tcPr>
          <w:p w14:paraId="39E2139C" w14:textId="14D6E3E6" w:rsidR="009B5DE2" w:rsidRPr="001B16A3" w:rsidRDefault="00D50BC7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1B16A3">
              <w:rPr>
                <w:lang w:eastAsia="zh-TW"/>
              </w:rPr>
              <w:t>3</w:t>
            </w:r>
            <w:r w:rsidR="009B5DE2" w:rsidRPr="001B16A3">
              <w:rPr>
                <w:lang w:eastAsia="zh-TW"/>
              </w:rPr>
              <w:t>,</w:t>
            </w:r>
            <w:r w:rsidR="00D62A41" w:rsidRPr="001B16A3">
              <w:rPr>
                <w:lang w:eastAsia="zh-TW"/>
              </w:rPr>
              <w:t>1</w:t>
            </w:r>
            <w:r w:rsidRPr="001B16A3">
              <w:rPr>
                <w:lang w:eastAsia="zh-TW"/>
              </w:rPr>
              <w:t>1</w:t>
            </w:r>
            <w:r w:rsidR="00D62A41" w:rsidRPr="001B16A3">
              <w:rPr>
                <w:lang w:eastAsia="zh-TW"/>
              </w:rPr>
              <w:t>,</w:t>
            </w:r>
            <w:r w:rsidR="009B5DE2" w:rsidRPr="001B16A3">
              <w:rPr>
                <w:lang w:eastAsia="zh-TW"/>
              </w:rPr>
              <w:t>1</w:t>
            </w:r>
            <w:r w:rsidRPr="001B16A3">
              <w:rPr>
                <w:lang w:eastAsia="zh-TW"/>
              </w:rPr>
              <w:t>2</w:t>
            </w:r>
            <w:r w:rsidR="009B5DE2" w:rsidRPr="001B16A3">
              <w:rPr>
                <w:lang w:eastAsia="zh-TW"/>
              </w:rPr>
              <w:t>,1</w:t>
            </w:r>
            <w:r w:rsidRPr="001B16A3">
              <w:rPr>
                <w:lang w:eastAsia="zh-TW"/>
              </w:rPr>
              <w:t>5</w:t>
            </w:r>
            <w:r w:rsidR="009B5DE2" w:rsidRPr="001B16A3">
              <w:rPr>
                <w:lang w:eastAsia="zh-TW"/>
              </w:rPr>
              <w:t>,3</w:t>
            </w:r>
            <w:r w:rsidR="001B16A3" w:rsidRPr="002416EA">
              <w:rPr>
                <w:lang w:eastAsia="zh-TW"/>
              </w:rPr>
              <w:t>1</w:t>
            </w:r>
          </w:p>
        </w:tc>
      </w:tr>
      <w:tr w:rsidR="009B5DE2" w:rsidRPr="00505F56" w14:paraId="506E0261" w14:textId="77777777" w:rsidTr="002416EA">
        <w:trPr>
          <w:trHeight w:val="300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5CC1660B" w14:textId="15C2EAD9" w:rsidR="009B5DE2" w:rsidRPr="00505F56" w:rsidRDefault="009B5DE2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 xml:space="preserve">    Duodenum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02749A0D" w14:textId="216A01D8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.20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4E46A755" w14:textId="39DEF4B5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05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078E5415" w14:textId="22DE4042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30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7A3C58D5" w14:textId="11FCA78D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3</w:t>
            </w:r>
          </w:p>
        </w:tc>
        <w:tc>
          <w:tcPr>
            <w:tcW w:w="3879" w:type="dxa"/>
            <w:shd w:val="clear" w:color="auto" w:fill="auto"/>
            <w:noWrap/>
            <w:vAlign w:val="center"/>
            <w:hideMark/>
          </w:tcPr>
          <w:p w14:paraId="7828CDD9" w14:textId="41036043" w:rsidR="009B5DE2" w:rsidRPr="00505F56" w:rsidRDefault="00D50BC7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3</w:t>
            </w:r>
            <w:r w:rsidR="009B5DE2" w:rsidRPr="00505F56">
              <w:rPr>
                <w:lang w:eastAsia="zh-TW"/>
              </w:rPr>
              <w:t>,1</w:t>
            </w:r>
            <w:r>
              <w:rPr>
                <w:lang w:eastAsia="zh-TW"/>
              </w:rPr>
              <w:t>5</w:t>
            </w:r>
            <w:r w:rsidR="009B5DE2" w:rsidRPr="00505F56">
              <w:rPr>
                <w:lang w:eastAsia="zh-TW"/>
              </w:rPr>
              <w:t>,1</w:t>
            </w:r>
            <w:r>
              <w:rPr>
                <w:lang w:eastAsia="zh-TW"/>
              </w:rPr>
              <w:t>7</w:t>
            </w:r>
          </w:p>
        </w:tc>
      </w:tr>
      <w:tr w:rsidR="009B5DE2" w:rsidRPr="00505F56" w14:paraId="567CB8D6" w14:textId="77777777" w:rsidTr="002416EA">
        <w:trPr>
          <w:trHeight w:val="300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275E2984" w14:textId="3CC4FED9" w:rsidR="009B5DE2" w:rsidRPr="00505F56" w:rsidRDefault="009B5DE2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 xml:space="preserve">    Jejunum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26B8478" w14:textId="12DA6A92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.92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51C5CF6D" w14:textId="60FF8152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16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2CB36EA7" w14:textId="06F83B37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14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7AA8BF47" w14:textId="24B48FA9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2</w:t>
            </w:r>
          </w:p>
        </w:tc>
        <w:tc>
          <w:tcPr>
            <w:tcW w:w="3879" w:type="dxa"/>
            <w:shd w:val="clear" w:color="auto" w:fill="auto"/>
            <w:noWrap/>
            <w:vAlign w:val="center"/>
            <w:hideMark/>
          </w:tcPr>
          <w:p w14:paraId="36BEF2FE" w14:textId="03C5733D" w:rsidR="009B5DE2" w:rsidRPr="00505F56" w:rsidRDefault="00D50BC7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3</w:t>
            </w:r>
            <w:r w:rsidR="009B5DE2" w:rsidRPr="00505F56">
              <w:rPr>
                <w:lang w:eastAsia="zh-TW"/>
              </w:rPr>
              <w:t>,1</w:t>
            </w:r>
            <w:r>
              <w:rPr>
                <w:lang w:eastAsia="zh-TW"/>
              </w:rPr>
              <w:t>5</w:t>
            </w:r>
          </w:p>
        </w:tc>
      </w:tr>
      <w:tr w:rsidR="009B5DE2" w:rsidRPr="00505F56" w14:paraId="70D8A6C6" w14:textId="77777777" w:rsidTr="002416EA">
        <w:trPr>
          <w:trHeight w:val="300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09CBDD49" w14:textId="70BC5505" w:rsidR="009B5DE2" w:rsidRPr="00505F56" w:rsidRDefault="009B5DE2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 xml:space="preserve">    Ileum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CF4F071" w14:textId="53F848F8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.37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0BB8FE5D" w14:textId="45111037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17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5302EB0F" w14:textId="4FB011C5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14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32007DE9" w14:textId="3DF80C27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2</w:t>
            </w:r>
          </w:p>
        </w:tc>
        <w:tc>
          <w:tcPr>
            <w:tcW w:w="3879" w:type="dxa"/>
            <w:shd w:val="clear" w:color="auto" w:fill="auto"/>
            <w:noWrap/>
            <w:vAlign w:val="center"/>
            <w:hideMark/>
          </w:tcPr>
          <w:p w14:paraId="57EB16DB" w14:textId="378B14CB" w:rsidR="009B5DE2" w:rsidRPr="00505F56" w:rsidRDefault="00D50BC7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3</w:t>
            </w:r>
            <w:r w:rsidR="009B5DE2" w:rsidRPr="00505F56">
              <w:rPr>
                <w:lang w:eastAsia="zh-TW"/>
              </w:rPr>
              <w:t>,1</w:t>
            </w:r>
            <w:r>
              <w:rPr>
                <w:lang w:eastAsia="zh-TW"/>
              </w:rPr>
              <w:t>5</w:t>
            </w:r>
          </w:p>
        </w:tc>
      </w:tr>
      <w:tr w:rsidR="009B5DE2" w:rsidRPr="00505F56" w14:paraId="063E2B60" w14:textId="77777777" w:rsidTr="002416EA">
        <w:trPr>
          <w:trHeight w:val="300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4282E441" w14:textId="71ADBFD6" w:rsidR="009B5DE2" w:rsidRPr="00505F56" w:rsidRDefault="009B5DE2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 xml:space="preserve">  Large Intestine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327B61DD" w14:textId="4719AD51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.42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4266235E" w14:textId="3AA7D743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10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63679CF2" w14:textId="0070C2F1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6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18FCDAEA" w14:textId="6FF71220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</w:t>
            </w:r>
          </w:p>
        </w:tc>
        <w:tc>
          <w:tcPr>
            <w:tcW w:w="3879" w:type="dxa"/>
            <w:shd w:val="clear" w:color="auto" w:fill="auto"/>
            <w:noWrap/>
            <w:vAlign w:val="center"/>
            <w:hideMark/>
          </w:tcPr>
          <w:p w14:paraId="3767052C" w14:textId="6DA9914D" w:rsidR="009B5DE2" w:rsidRPr="00505F56" w:rsidRDefault="00C60B21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1</w:t>
            </w:r>
            <w:r w:rsidR="00D50BC7">
              <w:rPr>
                <w:lang w:eastAsia="zh-TW"/>
              </w:rPr>
              <w:t>5</w:t>
            </w:r>
          </w:p>
        </w:tc>
      </w:tr>
      <w:tr w:rsidR="009B5DE2" w:rsidRPr="00505F56" w14:paraId="020058CA" w14:textId="77777777" w:rsidTr="002416EA">
        <w:trPr>
          <w:trHeight w:val="300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1A12B2CE" w14:textId="47A27299" w:rsidR="009B5DE2" w:rsidRPr="00505F56" w:rsidRDefault="009B5DE2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 xml:space="preserve">    Cecum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A6253C3" w14:textId="5FBCD736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50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09345242" w14:textId="53F9F18B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10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37446F77" w14:textId="0E087A72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83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5774F8A1" w14:textId="747F4D48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5</w:t>
            </w:r>
          </w:p>
        </w:tc>
        <w:tc>
          <w:tcPr>
            <w:tcW w:w="3879" w:type="dxa"/>
            <w:shd w:val="clear" w:color="auto" w:fill="auto"/>
            <w:noWrap/>
            <w:vAlign w:val="center"/>
            <w:hideMark/>
          </w:tcPr>
          <w:p w14:paraId="3D730E82" w14:textId="30137F2C" w:rsidR="009B5DE2" w:rsidRPr="00505F56" w:rsidRDefault="00D50BC7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3</w:t>
            </w:r>
            <w:r w:rsidR="009B5DE2" w:rsidRPr="00505F56">
              <w:rPr>
                <w:lang w:eastAsia="zh-TW"/>
              </w:rPr>
              <w:t>,</w:t>
            </w:r>
            <w:r w:rsidR="00D62A41">
              <w:rPr>
                <w:lang w:eastAsia="zh-TW"/>
              </w:rPr>
              <w:t>1</w:t>
            </w:r>
            <w:r>
              <w:rPr>
                <w:lang w:eastAsia="zh-TW"/>
              </w:rPr>
              <w:t>1-12</w:t>
            </w:r>
            <w:r w:rsidR="009B5DE2" w:rsidRPr="00505F56">
              <w:rPr>
                <w:lang w:eastAsia="zh-TW"/>
              </w:rPr>
              <w:t>,2</w:t>
            </w:r>
            <w:r>
              <w:rPr>
                <w:lang w:eastAsia="zh-TW"/>
              </w:rPr>
              <w:t>2</w:t>
            </w:r>
            <w:r w:rsidR="009B5DE2" w:rsidRPr="00505F56">
              <w:rPr>
                <w:lang w:eastAsia="zh-TW"/>
              </w:rPr>
              <w:t>,</w:t>
            </w:r>
            <w:r w:rsidR="009B5DE2" w:rsidRPr="001B16A3">
              <w:rPr>
                <w:lang w:eastAsia="zh-TW"/>
              </w:rPr>
              <w:t>3</w:t>
            </w:r>
            <w:r w:rsidR="001B16A3" w:rsidRPr="002416EA">
              <w:rPr>
                <w:lang w:eastAsia="zh-TW"/>
              </w:rPr>
              <w:t>2</w:t>
            </w:r>
          </w:p>
        </w:tc>
      </w:tr>
      <w:tr w:rsidR="009B5DE2" w:rsidRPr="00505F56" w14:paraId="4E74A9D8" w14:textId="77777777" w:rsidTr="001F7F7A">
        <w:trPr>
          <w:trHeight w:val="300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625ADC67" w14:textId="6E6EFCF1" w:rsidR="009B5DE2" w:rsidRPr="00505F56" w:rsidRDefault="009B5DE2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 xml:space="preserve">    Colon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2C63CE7" w14:textId="6AE38745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18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1A1B4076" w14:textId="36B430EC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03</w:t>
            </w:r>
          </w:p>
        </w:tc>
        <w:tc>
          <w:tcPr>
            <w:tcW w:w="1170" w:type="dxa"/>
            <w:shd w:val="clear" w:color="auto" w:fill="auto"/>
            <w:noWrap/>
            <w:vAlign w:val="center"/>
            <w:hideMark/>
          </w:tcPr>
          <w:p w14:paraId="2284C0D7" w14:textId="30AA820F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0</w:t>
            </w: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59E6C701" w14:textId="52C4C681" w:rsidR="009B5DE2" w:rsidRPr="00505F56" w:rsidRDefault="009B5DE2" w:rsidP="00C8169A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</w:t>
            </w:r>
          </w:p>
        </w:tc>
        <w:tc>
          <w:tcPr>
            <w:tcW w:w="3879" w:type="dxa"/>
            <w:shd w:val="clear" w:color="auto" w:fill="auto"/>
            <w:noWrap/>
            <w:vAlign w:val="center"/>
            <w:hideMark/>
          </w:tcPr>
          <w:p w14:paraId="056D5579" w14:textId="770296B2" w:rsidR="009B5DE2" w:rsidRPr="00505F56" w:rsidRDefault="009B5DE2" w:rsidP="008A10B8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1</w:t>
            </w:r>
            <w:r w:rsidR="00D50BC7">
              <w:rPr>
                <w:lang w:eastAsia="zh-TW"/>
              </w:rPr>
              <w:t>1</w:t>
            </w:r>
          </w:p>
        </w:tc>
      </w:tr>
      <w:tr w:rsidR="00EB04E1" w:rsidRPr="00505F56" w14:paraId="58A18554" w14:textId="77777777" w:rsidTr="001F7F7A">
        <w:trPr>
          <w:trHeight w:val="300"/>
        </w:trPr>
        <w:tc>
          <w:tcPr>
            <w:tcW w:w="2070" w:type="dxa"/>
            <w:shd w:val="clear" w:color="auto" w:fill="auto"/>
            <w:noWrap/>
            <w:vAlign w:val="center"/>
          </w:tcPr>
          <w:p w14:paraId="079BD0C1" w14:textId="21BCAA83" w:rsidR="00EB04E1" w:rsidRPr="00505F56" w:rsidRDefault="00EB04E1" w:rsidP="00EB04E1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Rest of Body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7FA42326" w14:textId="386E8AE8" w:rsidR="00EB04E1" w:rsidRPr="00505F56" w:rsidRDefault="00EB04E1" w:rsidP="00EB04E1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35.3 (male)</w:t>
            </w:r>
          </w:p>
        </w:tc>
        <w:tc>
          <w:tcPr>
            <w:tcW w:w="1080" w:type="dxa"/>
            <w:shd w:val="clear" w:color="auto" w:fill="auto"/>
            <w:noWrap/>
            <w:vAlign w:val="center"/>
          </w:tcPr>
          <w:p w14:paraId="56E55AFF" w14:textId="77777777" w:rsidR="00EB04E1" w:rsidRPr="00505F56" w:rsidRDefault="00EB04E1" w:rsidP="00EB04E1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1170" w:type="dxa"/>
            <w:shd w:val="clear" w:color="auto" w:fill="auto"/>
            <w:noWrap/>
            <w:vAlign w:val="center"/>
          </w:tcPr>
          <w:p w14:paraId="37E0BB95" w14:textId="77777777" w:rsidR="00EB04E1" w:rsidRPr="00505F56" w:rsidRDefault="00EB04E1" w:rsidP="00EB04E1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990" w:type="dxa"/>
            <w:shd w:val="clear" w:color="auto" w:fill="auto"/>
            <w:noWrap/>
            <w:vAlign w:val="center"/>
          </w:tcPr>
          <w:p w14:paraId="43891FE4" w14:textId="77777777" w:rsidR="00EB04E1" w:rsidRPr="00505F56" w:rsidRDefault="00EB04E1" w:rsidP="00EB04E1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3879" w:type="dxa"/>
            <w:shd w:val="clear" w:color="auto" w:fill="auto"/>
            <w:noWrap/>
            <w:vAlign w:val="center"/>
          </w:tcPr>
          <w:p w14:paraId="7E9942B8" w14:textId="77777777" w:rsidR="00EB04E1" w:rsidRPr="00505F56" w:rsidRDefault="00EB04E1" w:rsidP="00EB04E1">
            <w:pPr>
              <w:spacing w:before="100" w:beforeAutospacing="1" w:after="100" w:afterAutospacing="1" w:line="240" w:lineRule="auto"/>
              <w:rPr>
                <w:lang w:eastAsia="zh-TW"/>
              </w:rPr>
            </w:pPr>
          </w:p>
        </w:tc>
      </w:tr>
      <w:tr w:rsidR="00EB04E1" w:rsidRPr="00505F56" w14:paraId="5CD7C172" w14:textId="77777777" w:rsidTr="001F7F7A">
        <w:trPr>
          <w:trHeight w:val="300"/>
        </w:trPr>
        <w:tc>
          <w:tcPr>
            <w:tcW w:w="207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D2299AA" w14:textId="77777777" w:rsidR="00EB04E1" w:rsidRDefault="00EB04E1" w:rsidP="00EB04E1">
            <w:pPr>
              <w:spacing w:before="100" w:beforeAutospacing="1" w:after="100" w:afterAutospacing="1" w:line="240" w:lineRule="auto"/>
              <w:rPr>
                <w:lang w:eastAsia="zh-TW"/>
              </w:rPr>
            </w:pPr>
          </w:p>
        </w:tc>
        <w:tc>
          <w:tcPr>
            <w:tcW w:w="162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36DD723" w14:textId="135235B5" w:rsidR="00EB04E1" w:rsidRDefault="00EB04E1" w:rsidP="00EB04E1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33.6 (female)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7E34563" w14:textId="77777777" w:rsidR="00EB04E1" w:rsidRPr="00505F56" w:rsidRDefault="00EB04E1" w:rsidP="00EB04E1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117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4E9C17B" w14:textId="77777777" w:rsidR="00EB04E1" w:rsidRPr="00505F56" w:rsidRDefault="00EB04E1" w:rsidP="00EB04E1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99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6B04F58" w14:textId="77777777" w:rsidR="00EB04E1" w:rsidRPr="00505F56" w:rsidRDefault="00EB04E1" w:rsidP="00EB04E1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387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4E0BDA2" w14:textId="77777777" w:rsidR="00EB04E1" w:rsidRPr="00505F56" w:rsidRDefault="00EB04E1" w:rsidP="00EB04E1">
            <w:pPr>
              <w:spacing w:before="100" w:beforeAutospacing="1" w:after="100" w:afterAutospacing="1" w:line="240" w:lineRule="auto"/>
              <w:rPr>
                <w:lang w:eastAsia="zh-TW"/>
              </w:rPr>
            </w:pPr>
          </w:p>
        </w:tc>
      </w:tr>
    </w:tbl>
    <w:p w14:paraId="6289EF1F" w14:textId="38DA1CBB" w:rsidR="00417F56" w:rsidRPr="00505F56" w:rsidRDefault="00FC439E" w:rsidP="002416EA">
      <w:pPr>
        <w:spacing w:after="0" w:line="480" w:lineRule="auto"/>
        <w:contextualSpacing/>
        <w:rPr>
          <w:lang w:eastAsia="zh-TW"/>
        </w:rPr>
      </w:pPr>
      <w:r>
        <w:rPr>
          <w:lang w:eastAsia="zh-TW"/>
        </w:rPr>
        <w:t xml:space="preserve">1. </w:t>
      </w:r>
      <w:r>
        <w:rPr>
          <w:lang w:eastAsia="zh-TW"/>
        </w:rPr>
        <w:fldChar w:fldCharType="begin"/>
      </w:r>
      <w:r w:rsidR="0085650E">
        <w:rPr>
          <w:lang w:eastAsia="zh-TW"/>
        </w:rPr>
        <w:instrText xml:space="preserve"> ADDIN EN.CITE &lt;EndNote&gt;&lt;Cite AuthorYear="1"&gt;&lt;Author&gt;Becker&lt;/Author&gt;&lt;Year&gt;1981&lt;/Year&gt;&lt;RecNum&gt;256&lt;/RecNum&gt;&lt;DisplayText&gt;Becker et al. (1981)&lt;/DisplayText&gt;&lt;record&gt;&lt;rec-number&gt;256&lt;/rec-number&gt;&lt;foreign-keys&gt;&lt;key app="EN" db-id="5ppstvsty25vwse2fr3595rixtd9ad5v0rax" timestamp="1582584204"&gt;256&lt;/key&gt;&lt;/foreign-keys&gt;&lt;ref-type name="Journal Article"&gt;17&lt;/ref-type&gt;&lt;contributors&gt;&lt;authors&gt;&lt;author&gt;Becker, Walter A&lt;/author&gt;&lt;author&gt;Spencer, John V&lt;/author&gt;&lt;author&gt;Mirosh, Larry W&lt;/author&gt;&lt;author&gt;Verstrate. John A&lt;/author&gt;&lt;/authors&gt;&lt;/contributors&gt;&lt;titles&gt;&lt;title&gt;Abdominal and carcass fat in five broiler strains&lt;/title&gt;&lt;secondary-title&gt;Poultry Science&lt;/secondary-title&gt;&lt;/titles&gt;&lt;periodical&gt;&lt;full-title&gt;Poultry Science&lt;/full-title&gt;&lt;/periodical&gt;&lt;pages&gt;693-697&lt;/pages&gt;&lt;volume&gt;60&lt;/volume&gt;&lt;number&gt;4&lt;/number&gt;&lt;dates&gt;&lt;year&gt;1981&lt;/year&gt;&lt;/dates&gt;&lt;isbn&gt;1525-3171&lt;/isbn&gt;&lt;urls&gt;&lt;/urls&gt;&lt;/record&gt;&lt;/Cite&gt;&lt;/EndNote&gt;</w:instrText>
      </w:r>
      <w:r>
        <w:rPr>
          <w:lang w:eastAsia="zh-TW"/>
        </w:rPr>
        <w:fldChar w:fldCharType="separate"/>
      </w:r>
      <w:r w:rsidR="00B51C0E">
        <w:rPr>
          <w:noProof/>
          <w:lang w:eastAsia="zh-TW"/>
        </w:rPr>
        <w:t>Becker et al. (1981)</w:t>
      </w:r>
      <w:r>
        <w:rPr>
          <w:lang w:eastAsia="zh-TW"/>
        </w:rPr>
        <w:fldChar w:fldCharType="end"/>
      </w:r>
      <w:r w:rsidR="00D50BC7">
        <w:rPr>
          <w:lang w:eastAsia="zh-TW"/>
        </w:rPr>
        <w:t xml:space="preserve"> 2</w:t>
      </w:r>
      <w:r w:rsidR="00417F56" w:rsidRPr="00505F56">
        <w:rPr>
          <w:lang w:eastAsia="zh-TW"/>
        </w:rPr>
        <w:t>.</w:t>
      </w:r>
      <w:r w:rsidR="00417F56">
        <w:rPr>
          <w:lang w:eastAsia="zh-TW"/>
        </w:rPr>
        <w:t xml:space="preserve"> </w:t>
      </w:r>
      <w:r w:rsidR="00417F56"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Boostani&lt;/Author&gt;&lt;Year&gt;2010&lt;/Year&gt;&lt;RecNum&gt;93&lt;/RecNum&gt;&lt;DisplayText&gt;Boostani et al. (2010)&lt;/DisplayText&gt;&lt;record&gt;&lt;rec-number&gt;93&lt;/rec-number&gt;&lt;foreign-keys&gt;&lt;key app="EN" db-id="5ppstvsty25vwse2fr3595rixtd9ad5v0rax" timestamp="1557515176"&gt;93&lt;/key&gt;&lt;/foreign-keys&gt;&lt;ref-type name="Journal Article"&gt;17&lt;/ref-type&gt;&lt;contributors&gt;&lt;authors&gt;&lt;author&gt;Boostani, A.&lt;/author&gt;&lt;author&gt;Ashayerizadeh, A.&lt;/author&gt;&lt;author&gt;Mahmoodian, Fard H. R.&lt;/author&gt;&lt;author&gt;Kamalzadeh, A.&lt;/author&gt;&lt;/authors&gt;&lt;/contributors&gt;&lt;titles&gt;&lt;title&gt;Comparison of the effects of several feed restriction periods to control ascites on performance, carcass characteristics and hematological indices of broiler chickens&lt;/title&gt;&lt;secondary-title&gt;Revista Brasileira de Ciência Avícola&lt;/secondary-title&gt;&lt;alt-title&gt;Rev. Bras. Cienc. Avic.&lt;/alt-title&gt;&lt;/titles&gt;&lt;periodical&gt;&lt;full-title&gt;Revista Brasileira de Ciência Avícola&lt;/full-title&gt;&lt;abbr-1&gt;Rev. Bras. Cienc. Avic.&lt;/abbr-1&gt;&lt;/periodical&gt;&lt;alt-periodical&gt;&lt;full-title&gt;Revista Brasileira de Ciência Avícola&lt;/full-title&gt;&lt;abbr-1&gt;Rev. Bras. Cienc. Avic.&lt;/abbr-1&gt;&lt;/alt-periodical&gt;&lt;pages&gt;170-177&lt;/pages&gt;&lt;volume&gt;12&lt;/volume&gt;&lt;number&gt;3&lt;/number&gt;&lt;dates&gt;&lt;year&gt;2010&lt;/year&gt;&lt;pub-dates&gt;&lt;date&gt;2010/09//&lt;/date&gt;&lt;/pub-dates&gt;&lt;/dates&gt;&lt;isbn&gt;1516-635X&lt;/isbn&gt;&lt;urls&gt;&lt;related-urls&gt;&lt;url&gt;&lt;style face="underline" font="default" size="100%"&gt;http://www.scielo.br/scielo.php?script=sci_arttext&amp;amp;pid=S1516-635X2010000300006&amp;amp;lng=en&amp;amp;tlng=en&lt;/style&gt;&lt;/url&gt;&lt;/related-urls&gt;&lt;pdf-urls&gt;&lt;url&gt;files/1194/Boostani et al. - 2010 - Comparison of the effects of several feed restrict.pdf&lt;/url&gt;&lt;/pdf-urls&gt;&lt;/urls&gt;&lt;electronic-resource-num&gt;10.1590/S1516-635X2010000300006&lt;/electronic-resource-num&gt;&lt;remote-database-provider&gt;DOI.org (Crossref)&lt;/remote-database-provider&gt;&lt;language&gt;en&lt;/language&gt;&lt;access-date&gt;2019/05/08/23:17:34&lt;/access-date&gt;&lt;/record&gt;&lt;/Cite&gt;&lt;/EndNote&gt;</w:instrText>
      </w:r>
      <w:r w:rsidR="00417F56">
        <w:rPr>
          <w:lang w:eastAsia="zh-TW"/>
        </w:rPr>
        <w:fldChar w:fldCharType="separate"/>
      </w:r>
      <w:r w:rsidR="00BD5A33">
        <w:rPr>
          <w:noProof/>
          <w:lang w:eastAsia="zh-TW"/>
        </w:rPr>
        <w:t>Boostani et al. (2010)</w:t>
      </w:r>
      <w:r w:rsidR="00417F56">
        <w:rPr>
          <w:lang w:eastAsia="zh-TW"/>
        </w:rPr>
        <w:fldChar w:fldCharType="end"/>
      </w:r>
      <w:r w:rsidR="00417F56" w:rsidRPr="00505F56">
        <w:rPr>
          <w:lang w:eastAsia="zh-TW"/>
        </w:rPr>
        <w:t xml:space="preserve">, </w:t>
      </w:r>
      <w:r w:rsidR="00D50BC7">
        <w:rPr>
          <w:lang w:eastAsia="zh-TW"/>
        </w:rPr>
        <w:t>3</w:t>
      </w:r>
      <w:r w:rsidR="00CA1560">
        <w:rPr>
          <w:lang w:eastAsia="zh-TW"/>
        </w:rPr>
        <w:t>.</w:t>
      </w:r>
      <w:r w:rsidR="00F632EF">
        <w:rPr>
          <w:lang w:eastAsia="zh-TW"/>
        </w:rPr>
        <w:fldChar w:fldCharType="begin"/>
      </w:r>
      <w:r w:rsidR="000B75FD">
        <w:rPr>
          <w:lang w:eastAsia="zh-TW"/>
        </w:rPr>
        <w:instrText xml:space="preserve"> ADDIN EN.CITE &lt;EndNote&gt;&lt;Cite AuthorYear="1"&gt;&lt;Author&gt;Sadeghi&lt;/Author&gt;&lt;Year&gt;2012&lt;/Year&gt;&lt;RecNum&gt;146&lt;/RecNum&gt;&lt;DisplayText&gt;Sadeghi et al. (2012)&lt;/DisplayText&gt;&lt;record&gt;&lt;rec-number&gt;146&lt;/rec-number&gt;&lt;foreign-keys&gt;&lt;key app="EN" db-id="5ppstvsty25vwse2fr3595rixtd9ad5v0rax" timestamp="1557515176"&gt;146&lt;/key&gt;&lt;/foreign-keys&gt;&lt;ref-type name="Journal Article"&gt;17&lt;/ref-type&gt;&lt;contributors&gt;&lt;authors&gt;&lt;author&gt;Sadeghi, Gh&lt;/author&gt;&lt;author&gt;Karimi, A.&lt;/author&gt;&lt;author&gt;Padidar Jahromi, Sh&lt;/author&gt;&lt;author&gt;Azizi, T.&lt;/author&gt;&lt;author&gt;Daneshmand, A.&lt;/author&gt;&lt;/authors&gt;&lt;/contributors&gt;&lt;titles&gt;&lt;title&gt;Effects of cinnamon, thyme and turmeric infusions on the performance and immune response in of 1- to 21-day-old male broilers&lt;/title&gt;&lt;secondary-title&gt;Revista Brasileira de Ciência Avícola&lt;/secondary-title&gt;&lt;alt-title&gt;Rev. Bras. Cienc. Avic.&lt;/alt-title&gt;&lt;/titles&gt;&lt;periodical&gt;&lt;full-title&gt;Revista Brasileira de Ciência Avícola&lt;/full-title&gt;&lt;abbr-1&gt;Rev. Bras. Cienc. Avic.&lt;/abbr-1&gt;&lt;/periodical&gt;&lt;alt-periodical&gt;&lt;full-title&gt;Revista Brasileira de Ciência Avícola&lt;/full-title&gt;&lt;abbr-1&gt;Rev. Bras. Cienc. Avic.&lt;/abbr-1&gt;&lt;/alt-periodical&gt;&lt;pages&gt;15-20&lt;/pages&gt;&lt;volume&gt;14&lt;/volume&gt;&lt;number&gt;1&lt;/number&gt;&lt;dates&gt;&lt;year&gt;2012&lt;/year&gt;&lt;pub-dates&gt;&lt;date&gt;2012/03//&lt;/date&gt;&lt;/pub-dates&gt;&lt;/dates&gt;&lt;isbn&gt;1516-635X&lt;/isbn&gt;&lt;urls&gt;&lt;related-urls&gt;&lt;url&gt;&lt;style face="underline" font="default" size="100%"&gt;http://www.scielo.br/scielo.php?script=sci_arttext&amp;amp;pid=S1516-635X2012000100003&amp;amp;lng=en&amp;amp;tlng=en&lt;/style&gt;&lt;/url&gt;&lt;/related-urls&gt;&lt;pdf-urls&gt;&lt;url&gt;files/1257/Sadeghi et al. - 2012 - Effects of cinnamon, thyme and turmeric infusions .pdf&lt;/url&gt;&lt;/pdf-urls&gt;&lt;/urls&gt;&lt;electronic-resource-num&gt;10.1590/S1516-635X2012000100003&lt;/electronic-resource-num&gt;&lt;remote-database-provider&gt;DOI.org (Crossref)&lt;/remote-database-provider&gt;&lt;language&gt;en&lt;/language&gt;&lt;access-date&gt;2019/05/08/23:19:10&lt;/access-date&gt;&lt;/record&gt;&lt;/Cite&gt;&lt;/EndNote&gt;</w:instrText>
      </w:r>
      <w:r w:rsidR="00F632EF">
        <w:rPr>
          <w:lang w:eastAsia="zh-TW"/>
        </w:rPr>
        <w:fldChar w:fldCharType="separate"/>
      </w:r>
      <w:r w:rsidR="000B75FD">
        <w:rPr>
          <w:noProof/>
          <w:lang w:eastAsia="zh-TW"/>
        </w:rPr>
        <w:t>Sadeghi et al. (2012)</w:t>
      </w:r>
      <w:r w:rsidR="00F632EF">
        <w:rPr>
          <w:lang w:eastAsia="zh-TW"/>
        </w:rPr>
        <w:fldChar w:fldCharType="end"/>
      </w:r>
      <w:r w:rsidR="00417F56" w:rsidRPr="00505F56">
        <w:rPr>
          <w:lang w:eastAsia="zh-TW"/>
        </w:rPr>
        <w:t xml:space="preserve">, </w:t>
      </w:r>
      <w:r w:rsidR="00D50BC7">
        <w:rPr>
          <w:lang w:eastAsia="zh-TW"/>
        </w:rPr>
        <w:t>4</w:t>
      </w:r>
      <w:r w:rsidR="00417F56" w:rsidRPr="00505F56">
        <w:rPr>
          <w:lang w:eastAsia="zh-TW"/>
        </w:rPr>
        <w:t>.</w:t>
      </w:r>
      <w:r w:rsidR="008A10B8">
        <w:rPr>
          <w:lang w:eastAsia="zh-TW"/>
        </w:rPr>
        <w:t xml:space="preserve"> </w:t>
      </w:r>
      <w:r w:rsidR="00417F56"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Kalavathy&lt;/Author&gt;&lt;Year&gt;2003&lt;/Year&gt;&lt;RecNum&gt;127&lt;/RecNum&gt;&lt;DisplayText&gt;Kalavathy et al. (2003)&lt;/DisplayText&gt;&lt;record&gt;&lt;rec-number&gt;127&lt;/rec-number&gt;&lt;foreign-keys&gt;&lt;key app="EN" db-id="5ppstvsty25vwse2fr3595rixtd9ad5v0rax" timestamp="1557515176"&gt;127&lt;/key&gt;&lt;/foreign-keys&gt;&lt;ref-type name="Journal Article"&gt;17&lt;/ref-type&gt;&lt;contributors&gt;&lt;authors&gt;&lt;author&gt;Kalavathy, R.&lt;/author&gt;&lt;author&gt;Abdullah, N.&lt;/author&gt;&lt;author&gt;Jalaludin, S.&lt;/author&gt;&lt;author&gt;Ho, Y. W.&lt;/author&gt;&lt;/authors&gt;&lt;/contributors&gt;&lt;titles&gt;&lt;title&gt;Effects of Lactobacillus cultures on growth performance, abdominal fat deposition, serum lipids and weight of organs of broiler chickens&lt;/title&gt;&lt;secondary-title&gt;British Poultry Science&lt;/secondary-title&gt;&lt;alt-title&gt;British Poultry Science&lt;/alt-title&gt;&lt;/titles&gt;&lt;periodical&gt;&lt;full-title&gt;British Poultry Science&lt;/full-title&gt;&lt;abbr-1&gt;British Poultry Science&lt;/abbr-1&gt;&lt;/periodical&gt;&lt;alt-periodical&gt;&lt;full-title&gt;British Poultry Science&lt;/full-title&gt;&lt;abbr-1&gt;British Poultry Science&lt;/abbr-1&gt;&lt;/alt-periodical&gt;&lt;pages&gt;139-144&lt;/pages&gt;&lt;volume&gt;44&lt;/volume&gt;&lt;number&gt;1&lt;/number&gt;&lt;dates&gt;&lt;year&gt;2003&lt;/year&gt;&lt;pub-dates&gt;&lt;date&gt;2003/03//&lt;/date&gt;&lt;/pub-dates&gt;&lt;/dates&gt;&lt;isbn&gt;0007-1668, 1466-1799&lt;/isbn&gt;&lt;urls&gt;&lt;related-urls&gt;&lt;url&gt;&lt;style face="underline" font="default" size="100%"&gt;http://www.tandfonline.com/doi/abs/10.1080/0007166031000085445&lt;/style&gt;&lt;/url&gt;&lt;/related-urls&gt;&lt;pdf-urls&gt;&lt;url&gt;files/1233/Kalavathy et al. - 2003 - Effects of bLactobacillusb cultures on growth.pdf&lt;/url&gt;&lt;/pdf-urls&gt;&lt;/urls&gt;&lt;electronic-resource-num&gt;10.1080/0007166031000085445&lt;/electronic-resource-num&gt;&lt;remote-database-provider&gt;DOI.org (Crossref)&lt;/remote-database-provider&gt;&lt;language&gt;en&lt;/language&gt;&lt;access-date&gt;2019/05/08/23:18:30&lt;/access-date&gt;&lt;/record&gt;&lt;/Cite&gt;&lt;/EndNote&gt;</w:instrText>
      </w:r>
      <w:r w:rsidR="00417F56">
        <w:rPr>
          <w:lang w:eastAsia="zh-TW"/>
        </w:rPr>
        <w:fldChar w:fldCharType="separate"/>
      </w:r>
      <w:r w:rsidR="00BD5A33">
        <w:rPr>
          <w:noProof/>
          <w:lang w:eastAsia="zh-TW"/>
        </w:rPr>
        <w:t>Kalavathy et al. (2003)</w:t>
      </w:r>
      <w:r w:rsidR="00417F56">
        <w:rPr>
          <w:lang w:eastAsia="zh-TW"/>
        </w:rPr>
        <w:fldChar w:fldCharType="end"/>
      </w:r>
      <w:r w:rsidR="00417F56" w:rsidRPr="00505F56">
        <w:rPr>
          <w:lang w:eastAsia="zh-TW"/>
        </w:rPr>
        <w:t xml:space="preserve">, </w:t>
      </w:r>
      <w:r w:rsidR="00D50BC7">
        <w:rPr>
          <w:lang w:eastAsia="zh-TW"/>
        </w:rPr>
        <w:t>5</w:t>
      </w:r>
      <w:r w:rsidR="00417F56" w:rsidRPr="00505F56">
        <w:rPr>
          <w:lang w:eastAsia="zh-TW"/>
        </w:rPr>
        <w:t>.</w:t>
      </w:r>
      <w:r w:rsidR="00B5557F">
        <w:rPr>
          <w:lang w:eastAsia="zh-TW"/>
        </w:rPr>
        <w:t xml:space="preserve"> </w:t>
      </w:r>
      <w:r w:rsidR="00417F56"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Leeson&lt;/Author&gt;&lt;Year&gt;1980&lt;/Year&gt;&lt;RecNum&gt;131&lt;/RecNum&gt;&lt;DisplayText&gt;Leeson and Summers (1980)&lt;/DisplayText&gt;&lt;record&gt;&lt;rec-number&gt;131&lt;/rec-number&gt;&lt;foreign-keys&gt;&lt;key app="EN" db-id="5ppstvsty25vwse2fr3595rixtd9ad5v0rax" timestamp="1557515176"&gt;131&lt;/key&gt;&lt;/foreign-keys&gt;&lt;ref-type name="Journal Article"&gt;17&lt;/ref-type&gt;&lt;contributors&gt;&lt;authors&gt;&lt;author&gt;Leeson, S.&lt;/author&gt;&lt;author&gt;Summers, J. D.&lt;/author&gt;&lt;/authors&gt;&lt;/contributors&gt;&lt;titles&gt;&lt;title&gt;Production and Carcass Characteristics of the Broiler Chicken&lt;/title&gt;&lt;secondary-title&gt;Poultry Science&lt;/secondary-title&gt;&lt;alt-title&gt;Poultry Science&lt;/alt-title&gt;&lt;/titles&gt;&lt;periodical&gt;&lt;full-title&gt;Poultry Science&lt;/full-title&gt;&lt;/periodical&gt;&lt;alt-periodical&gt;&lt;full-title&gt;Poultry Science&lt;/full-title&gt;&lt;/alt-periodical&gt;&lt;pages&gt;786-798&lt;/pages&gt;&lt;volume&gt;59&lt;/volume&gt;&lt;number&gt;4&lt;/number&gt;&lt;dates&gt;&lt;year&gt;1980&lt;/year&gt;&lt;pub-dates&gt;&lt;date&gt;1980/04/01/&lt;/date&gt;&lt;/pub-dates&gt;&lt;/dates&gt;&lt;isbn&gt;0032-5791, 1525-3171&lt;/isbn&gt;&lt;urls&gt;&lt;related-urls&gt;&lt;url&gt;&lt;style face="underline" font="default" size="100%"&gt;https://academic.oup.com/ps/article-lookup/doi/10.3382/ps.0590786&lt;/style&gt;&lt;/url&gt;&lt;/related-urls&gt;&lt;pdf-urls&gt;&lt;url&gt;files/1239/Leeson and Summers - 1980 - Production and Carcass Characteristics of the Broi.pdf&lt;/url&gt;&lt;/pdf-urls&gt;&lt;/urls&gt;&lt;electronic-resource-num&gt;10.3382/ps.0590786&lt;/electronic-resource-num&gt;&lt;remote-database-provider&gt;DOI.org (Crossref)&lt;/remote-database-provider&gt;&lt;language&gt;en&lt;/language&gt;&lt;access-date&gt;2019/05/08/23:18:40&lt;/access-date&gt;&lt;/record&gt;&lt;/Cite&gt;&lt;/EndNote&gt;</w:instrText>
      </w:r>
      <w:r w:rsidR="00417F56">
        <w:rPr>
          <w:lang w:eastAsia="zh-TW"/>
        </w:rPr>
        <w:fldChar w:fldCharType="separate"/>
      </w:r>
      <w:r w:rsidR="00BD5A33">
        <w:rPr>
          <w:noProof/>
          <w:lang w:eastAsia="zh-TW"/>
        </w:rPr>
        <w:t>Leeson and Summers (1980)</w:t>
      </w:r>
      <w:r w:rsidR="00417F56">
        <w:rPr>
          <w:lang w:eastAsia="zh-TW"/>
        </w:rPr>
        <w:fldChar w:fldCharType="end"/>
      </w:r>
      <w:r w:rsidR="00417F56" w:rsidRPr="00505F56">
        <w:rPr>
          <w:lang w:eastAsia="zh-TW"/>
        </w:rPr>
        <w:t xml:space="preserve">, </w:t>
      </w:r>
      <w:r w:rsidR="00D50BC7">
        <w:rPr>
          <w:lang w:eastAsia="zh-TW"/>
        </w:rPr>
        <w:t>6</w:t>
      </w:r>
      <w:r w:rsidR="00417F56" w:rsidRPr="00505F56">
        <w:rPr>
          <w:lang w:eastAsia="zh-TW"/>
        </w:rPr>
        <w:t>.</w:t>
      </w:r>
      <w:r w:rsidR="008A10B8">
        <w:rPr>
          <w:lang w:eastAsia="zh-TW"/>
        </w:rPr>
        <w:t xml:space="preserve"> </w:t>
      </w:r>
      <w:r w:rsidR="00417F56"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Park&lt;/Author&gt;&lt;Year&gt;2014&lt;/Year&gt;&lt;RecNum&gt;140&lt;/RecNum&gt;&lt;DisplayText&gt;Park and Kim (2014)&lt;/DisplayText&gt;&lt;record&gt;&lt;rec-number&gt;140&lt;/rec-number&gt;&lt;foreign-keys&gt;&lt;key app="EN" db-id="5ppstvsty25vwse2fr3595rixtd9ad5v0rax" timestamp="1557515176"&gt;140&lt;/key&gt;&lt;/foreign-keys&gt;&lt;ref-type name="Journal Article"&gt;17&lt;/ref-type&gt;&lt;contributors&gt;&lt;authors&gt;&lt;author&gt;Park, J. H.&lt;/author&gt;&lt;author&gt;Kim, I. H.&lt;/author&gt;&lt;/authors&gt;&lt;/contributors&gt;&lt;titles&gt;&lt;title&gt;Supplemental effect of probiotic Bacillus subtilis B2A on productivity, organ weight, intestinal Salmonella microflora, and breast meat quality of growing broiler chicks&lt;/title&gt;&lt;secondary-title&gt;Poultry Science&lt;/secondary-title&gt;&lt;/titles&gt;&lt;periodical&gt;&lt;full-title&gt;Poultry Science&lt;/full-title&gt;&lt;/periodical&gt;&lt;pages&gt;2054-2059&lt;/pages&gt;&lt;volume&gt;93&lt;/volume&gt;&lt;number&gt;8&lt;/number&gt;&lt;dates&gt;&lt;year&gt;2014&lt;/year&gt;&lt;pub-dates&gt;&lt;date&gt;2014/08/01/&lt;/date&gt;&lt;/pub-dates&gt;&lt;/dates&gt;&lt;isbn&gt;1525-3171, 0032-5791&lt;/isbn&gt;&lt;urls&gt;&lt;related-urls&gt;&lt;url&gt;&lt;style face="underline" font="default" size="100%"&gt;http://academic.oup.com/ps/article/93/8/2054/1535411/Supplemental-effect-of-probiotic-Bacillus-subtilis&lt;/style&gt;&lt;/url&gt;&lt;/related-urls&gt;&lt;pdf-urls&gt;&lt;url&gt;files/1249/Park and Kim - 2014 - Supplemental effect of probiotic Bacillus subtilis.pdf&lt;/url&gt;&lt;/pdf-urls&gt;&lt;/urls&gt;&lt;electronic-resource-num&gt;10.3382/ps.2013-03818&lt;/electronic-resource-num&gt;&lt;remote-database-provider&gt;DOI.org (Crossref)&lt;/remote-database-provider&gt;&lt;language&gt;en&lt;/language&gt;&lt;access-date&gt;2019/05/08/23:18:53&lt;/access-date&gt;&lt;/record&gt;&lt;/Cite&gt;&lt;/EndNote&gt;</w:instrText>
      </w:r>
      <w:r w:rsidR="00417F56">
        <w:rPr>
          <w:lang w:eastAsia="zh-TW"/>
        </w:rPr>
        <w:fldChar w:fldCharType="separate"/>
      </w:r>
      <w:r w:rsidR="00BD5A33">
        <w:rPr>
          <w:noProof/>
          <w:lang w:eastAsia="zh-TW"/>
        </w:rPr>
        <w:t>Park and Kim (2014)</w:t>
      </w:r>
      <w:r w:rsidR="00417F56">
        <w:rPr>
          <w:lang w:eastAsia="zh-TW"/>
        </w:rPr>
        <w:fldChar w:fldCharType="end"/>
      </w:r>
      <w:r w:rsidR="00417F56" w:rsidRPr="00505F56">
        <w:rPr>
          <w:lang w:eastAsia="zh-TW"/>
        </w:rPr>
        <w:t xml:space="preserve">, </w:t>
      </w:r>
      <w:r w:rsidR="00D50BC7">
        <w:rPr>
          <w:lang w:eastAsia="zh-TW"/>
        </w:rPr>
        <w:t>7</w:t>
      </w:r>
      <w:r w:rsidR="00417F56" w:rsidRPr="00505F56">
        <w:rPr>
          <w:lang w:eastAsia="zh-TW"/>
        </w:rPr>
        <w:t>.</w:t>
      </w:r>
      <w:r w:rsidR="008A10B8">
        <w:rPr>
          <w:lang w:eastAsia="zh-TW"/>
        </w:rPr>
        <w:t xml:space="preserve"> </w:t>
      </w:r>
      <w:r w:rsidR="00B5557F"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Deaton&lt;/Author&gt;&lt;Year&gt;1969&lt;/Year&gt;&lt;RecNum&gt;105&lt;/RecNum&gt;&lt;DisplayText&gt;Deaton et al. (1969)&lt;/DisplayText&gt;&lt;record&gt;&lt;rec-number&gt;105&lt;/rec-number&gt;&lt;foreign-keys&gt;&lt;key app="EN" db-id="5ppstvsty25vwse2fr3595rixtd9ad5v0rax" timestamp="1557515176"&gt;105&lt;/key&gt;&lt;/foreign-keys&gt;&lt;ref-type name="Journal Article"&gt;17&lt;/ref-type&gt;&lt;contributors&gt;&lt;authors&gt;&lt;author&gt;Deaton, J. W.&lt;/author&gt;&lt;author&gt;Reece, F. N.&lt;/author&gt;&lt;author&gt;McNally, E. H.&lt;/author&gt;&lt;author&gt;Tarver, W. J.&lt;/author&gt;&lt;/authors&gt;&lt;/contributors&gt;&lt;titles&gt;&lt;title&gt;Liver, Heart and Adrenal Weights of Broilers Reared Under Constant Temperatures&lt;/title&gt;&lt;secondary-title&gt;Poultry Science&lt;/secondary-title&gt;&lt;alt-title&gt;Poultry Science&lt;/alt-title&gt;&lt;/titles&gt;&lt;periodical&gt;&lt;full-title&gt;Poultry Science&lt;/full-title&gt;&lt;/periodical&gt;&lt;alt-periodical&gt;&lt;full-title&gt;Poultry Science&lt;/full-title&gt;&lt;/alt-periodical&gt;&lt;pages&gt;283-288&lt;/pages&gt;&lt;volume&gt;48&lt;/volume&gt;&lt;number&gt;1&lt;/number&gt;&lt;dates&gt;&lt;year&gt;1969&lt;/year&gt;&lt;pub-dates&gt;&lt;date&gt;1969/01/01/&lt;/date&gt;&lt;/pub-dates&gt;&lt;/dates&gt;&lt;isbn&gt;0032-5791, 1525-3171&lt;/isbn&gt;&lt;urls&gt;&lt;related-urls&gt;&lt;url&gt;&lt;style face="underline" font="default" size="100%"&gt;https://academic.oup.com/ps/article-lookup/doi/10.3382/ps.0480283&lt;/style&gt;&lt;/url&gt;&lt;/related-urls&gt;&lt;pdf-urls&gt;&lt;url&gt;files/1211/Deaton et al. - 1969 - Liver, Heart and Adrenal Weights of Broilers Reare.pdf&lt;/url&gt;&lt;/pdf-urls&gt;&lt;/urls&gt;&lt;electronic-resource-num&gt;10.3382/ps.0480283&lt;/electronic-resource-num&gt;&lt;remote-database-provider&gt;DOI.org (Crossref)&lt;/remote-database-provider&gt;&lt;language&gt;en&lt;/language&gt;&lt;access-date&gt;2019/05/08/23:17:56&lt;/access-date&gt;&lt;/record&gt;&lt;/Cite&gt;&lt;/EndNote&gt;</w:instrText>
      </w:r>
      <w:r w:rsidR="00B5557F">
        <w:rPr>
          <w:lang w:eastAsia="zh-TW"/>
        </w:rPr>
        <w:fldChar w:fldCharType="separate"/>
      </w:r>
      <w:r w:rsidR="00BD5A33">
        <w:rPr>
          <w:noProof/>
          <w:lang w:eastAsia="zh-TW"/>
        </w:rPr>
        <w:t>Deaton et al. (1969)</w:t>
      </w:r>
      <w:r w:rsidR="00B5557F">
        <w:rPr>
          <w:lang w:eastAsia="zh-TW"/>
        </w:rPr>
        <w:fldChar w:fldCharType="end"/>
      </w:r>
      <w:r w:rsidR="00417F56" w:rsidRPr="00505F56">
        <w:rPr>
          <w:lang w:eastAsia="zh-TW"/>
        </w:rPr>
        <w:t xml:space="preserve">, </w:t>
      </w:r>
      <w:r w:rsidR="00D50BC7">
        <w:rPr>
          <w:lang w:eastAsia="zh-TW"/>
        </w:rPr>
        <w:t>8</w:t>
      </w:r>
      <w:r w:rsidR="00417F56" w:rsidRPr="00505F56">
        <w:rPr>
          <w:lang w:eastAsia="zh-TW"/>
        </w:rPr>
        <w:t>.</w:t>
      </w:r>
      <w:r w:rsidR="00B5557F">
        <w:rPr>
          <w:lang w:eastAsia="zh-TW"/>
        </w:rPr>
        <w:t xml:space="preserve"> </w:t>
      </w:r>
      <w:r w:rsidR="00B5557F"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May&lt;/Author&gt;&lt;Year&gt;1971&lt;/Year&gt;&lt;RecNum&gt;187&lt;/RecNum&gt;&lt;DisplayText&gt;May et al. (1971)&lt;/DisplayText&gt;&lt;record&gt;&lt;rec-number&gt;187&lt;/rec-number&gt;&lt;foreign-keys&gt;&lt;key app="EN" db-id="5ppstvsty25vwse2fr3595rixtd9ad5v0rax" timestamp="1558123703"&gt;187&lt;/key&gt;&lt;/foreign-keys&gt;&lt;ref-type name="Journal Article"&gt;17&lt;/ref-type&gt;&lt;contributors&gt;&lt;authors&gt;&lt;author&gt;May, J. D.&lt;/author&gt;&lt;author&gt;Deaton, J. W.&lt;/author&gt;&lt;author&gt;Reece, F. N.&lt;/author&gt;&lt;author&gt;Mitlin, N.&lt;/author&gt;&lt;author&gt;Kubena, L. F.&lt;/author&gt;&lt;/authors&gt;&lt;/contributors&gt;&lt;titles&gt;&lt;title&gt;The effect of environmental temperature on blood volume&lt;/title&gt;&lt;secondary-title&gt;Poult Sci&lt;/secondary-title&gt;&lt;/titles&gt;&lt;periodical&gt;&lt;full-title&gt;Poult Sci&lt;/full-title&gt;&lt;/periodical&gt;&lt;pages&gt;1867-70&lt;/pages&gt;&lt;volume&gt;50&lt;/volume&gt;&lt;number&gt;6&lt;/number&gt;&lt;edition&gt;1971/11/01&lt;/edition&gt;&lt;keywords&gt;&lt;keyword&gt;Animals&lt;/keyword&gt;&lt;keyword&gt;*Blood Volume&lt;/keyword&gt;&lt;keyword&gt;Body Temperature&lt;/keyword&gt;&lt;keyword&gt;Body Weight&lt;/keyword&gt;&lt;keyword&gt;Chickens/*physiology&lt;/keyword&gt;&lt;keyword&gt;Environmental Exposure&lt;/keyword&gt;&lt;keyword&gt;Female&lt;/keyword&gt;&lt;keyword&gt;Male&lt;/keyword&gt;&lt;keyword&gt;Methods&lt;/keyword&gt;&lt;keyword&gt;Serum Albumin, Radio-Iodinated&lt;/keyword&gt;&lt;keyword&gt;*Temperature&lt;/keyword&gt;&lt;/keywords&gt;&lt;dates&gt;&lt;year&gt;1971&lt;/year&gt;&lt;pub-dates&gt;&lt;date&gt;Nov&lt;/date&gt;&lt;/pub-dates&gt;&lt;/dates&gt;&lt;isbn&gt;0032-5791 (Print)&amp;#xD;0032-5791 (Linking)&lt;/isbn&gt;&lt;accession-num&gt;5158625&lt;/accession-num&gt;&lt;urls&gt;&lt;related-urls&gt;&lt;url&gt;&lt;style face="underline" font="default" size="100%"&gt;https://www.ncbi.nlm.nih.gov/pubmed/5158625&lt;/style&gt;&lt;/url&gt;&lt;/related-urls&gt;&lt;/urls&gt;&lt;electronic-resource-num&gt;10.3382/ps.0501867&lt;/electronic-resource-num&gt;&lt;/record&gt;&lt;/Cite&gt;&lt;/EndNote&gt;</w:instrText>
      </w:r>
      <w:r w:rsidR="00B5557F">
        <w:rPr>
          <w:lang w:eastAsia="zh-TW"/>
        </w:rPr>
        <w:fldChar w:fldCharType="separate"/>
      </w:r>
      <w:r w:rsidR="00BD5A33">
        <w:rPr>
          <w:noProof/>
          <w:lang w:eastAsia="zh-TW"/>
        </w:rPr>
        <w:t>May et al. (1971)</w:t>
      </w:r>
      <w:r w:rsidR="00B5557F">
        <w:rPr>
          <w:lang w:eastAsia="zh-TW"/>
        </w:rPr>
        <w:fldChar w:fldCharType="end"/>
      </w:r>
      <w:r w:rsidR="00417F56" w:rsidRPr="00505F56">
        <w:rPr>
          <w:lang w:eastAsia="zh-TW"/>
        </w:rPr>
        <w:t xml:space="preserve">, </w:t>
      </w:r>
      <w:r w:rsidR="00D50BC7">
        <w:rPr>
          <w:lang w:eastAsia="zh-TW"/>
        </w:rPr>
        <w:t>9</w:t>
      </w:r>
      <w:r w:rsidR="00417F56" w:rsidRPr="00505F56">
        <w:rPr>
          <w:lang w:eastAsia="zh-TW"/>
        </w:rPr>
        <w:t>.</w:t>
      </w:r>
      <w:r w:rsidR="00B5557F">
        <w:rPr>
          <w:lang w:eastAsia="zh-TW"/>
        </w:rPr>
        <w:t xml:space="preserve"> </w:t>
      </w:r>
      <w:r w:rsidR="00417F56"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Rzasa&lt;/Author&gt;&lt;Year&gt;1974&lt;/Year&gt;&lt;RecNum&gt;145&lt;/RecNum&gt;&lt;DisplayText&gt;Rzasa et al. (1974)&lt;/DisplayText&gt;&lt;record&gt;&lt;rec-number&gt;145&lt;/rec-number&gt;&lt;foreign-keys&gt;&lt;key app="EN" db-id="5ppstvsty25vwse2fr3595rixtd9ad5v0rax" timestamp="1557515176"&gt;145&lt;/key&gt;&lt;/foreign-keys&gt;&lt;ref-type name="Journal Article"&gt;17&lt;/ref-type&gt;&lt;contributors&gt;&lt;authors&gt;&lt;author&gt;Rzasa, J.&lt;/author&gt;&lt;author&gt;Niezgoda, J.&lt;/author&gt;&lt;author&gt;Kahl, S.&lt;/author&gt;&lt;/authors&gt;&lt;/contributors&gt;&lt;titles&gt;&lt;title&gt;The effect of arginine vasotocin on blood volume, plasma protein and electrolyte concentrations in the cockerel, &amp;lt;i&amp;gt;gallus domesticus&amp;lt;/i&amp;gt;&lt;/title&gt;&lt;secondary-title&gt;British Poultry Science&lt;/secondary-title&gt;&lt;alt-title&gt;British Poultry Science&lt;/alt-title&gt;&lt;/titles&gt;&lt;periodical&gt;&lt;full-title&gt;British Poultry Science&lt;/full-title&gt;&lt;abbr-1&gt;British Poultry Science&lt;/abbr-1&gt;&lt;/periodical&gt;&lt;alt-periodical&gt;&lt;full-title&gt;British Poultry Science&lt;/full-title&gt;&lt;abbr-1&gt;British Poultry Science&lt;/abbr-1&gt;&lt;/alt-periodical&gt;&lt;pages&gt;261-265&lt;/pages&gt;&lt;volume&gt;15&lt;/volume&gt;&lt;number&gt;3&lt;/number&gt;&lt;dates&gt;&lt;year&gt;1974&lt;/year&gt;&lt;pub-dates&gt;&lt;date&gt;1974/05//&lt;/date&gt;&lt;/pub-dates&gt;&lt;/dates&gt;&lt;isbn&gt;0007-1668, 1466-1799&lt;/isbn&gt;&lt;urls&gt;&lt;related-urls&gt;&lt;url&gt;&lt;style face="underline" font="default" size="100%"&gt;http://www.tandfonline.com/doi/abs/10.1080/00071667408416105&lt;/style&gt;&lt;/url&gt;&lt;/related-urls&gt;&lt;pdf-urls&gt;&lt;url&gt;files/1256/Rzasa et al. - 1974 - The effect of arginine vasotocin on blood volume, .pdf&lt;/url&gt;&lt;/pdf-urls&gt;&lt;/urls&gt;&lt;electronic-resource-num&gt;10.1080/00071667408416105&lt;/electronic-resource-num&gt;&lt;remote-database-provider&gt;DOI.org (Crossref)&lt;/remote-database-provider&gt;&lt;language&gt;en&lt;/language&gt;&lt;access-date&gt;2019/05/08/23:19:08&lt;/access-date&gt;&lt;/record&gt;&lt;/Cite&gt;&lt;/EndNote&gt;</w:instrText>
      </w:r>
      <w:r w:rsidR="00417F56">
        <w:rPr>
          <w:lang w:eastAsia="zh-TW"/>
        </w:rPr>
        <w:fldChar w:fldCharType="separate"/>
      </w:r>
      <w:r w:rsidR="00BD5A33">
        <w:rPr>
          <w:noProof/>
          <w:lang w:eastAsia="zh-TW"/>
        </w:rPr>
        <w:t>Rzasa et al. (1974)</w:t>
      </w:r>
      <w:r w:rsidR="00417F56">
        <w:rPr>
          <w:lang w:eastAsia="zh-TW"/>
        </w:rPr>
        <w:fldChar w:fldCharType="end"/>
      </w:r>
      <w:r w:rsidR="00417F56" w:rsidRPr="00505F56">
        <w:rPr>
          <w:lang w:eastAsia="zh-TW"/>
        </w:rPr>
        <w:t xml:space="preserve">, </w:t>
      </w:r>
      <w:r w:rsidR="00D50BC7">
        <w:rPr>
          <w:lang w:eastAsia="zh-TW"/>
        </w:rPr>
        <w:t>10</w:t>
      </w:r>
      <w:r w:rsidR="00417F56" w:rsidRPr="00505F56">
        <w:rPr>
          <w:lang w:eastAsia="zh-TW"/>
        </w:rPr>
        <w:t>.</w:t>
      </w:r>
      <w:r w:rsidR="008A10B8">
        <w:rPr>
          <w:lang w:eastAsia="zh-TW"/>
        </w:rPr>
        <w:t xml:space="preserve"> </w:t>
      </w:r>
      <w:r w:rsidR="00417F56"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Heckert&lt;/Author&gt;&lt;Year&gt;2002&lt;/Year&gt;&lt;RecNum&gt;119&lt;/RecNum&gt;&lt;DisplayText&gt;Heckert et al. (2002)&lt;/DisplayText&gt;&lt;record&gt;&lt;rec-number&gt;119&lt;/rec-number&gt;&lt;foreign-keys&gt;&lt;key app="EN" db-id="5ppstvsty25vwse2fr3595rixtd9ad5v0rax" timestamp="1557515176"&gt;119&lt;/key&gt;&lt;/foreign-keys&gt;&lt;ref-type name="Journal Article"&gt;17&lt;/ref-type&gt;&lt;contributors&gt;&lt;authors&gt;&lt;author&gt;Heckert, R. A.&lt;/author&gt;&lt;author&gt;Estevez, I.&lt;/author&gt;&lt;author&gt;Russek-Cohen, E.&lt;/author&gt;&lt;author&gt;Pettit-Riley, R.&lt;/author&gt;&lt;/authors&gt;&lt;/contributors&gt;&lt;titles&gt;&lt;title&gt;Effects of density and perch availability on the immune status of broilers&lt;/title&gt;&lt;secondary-title&gt;Poultry Science&lt;/secondary-title&gt;&lt;alt-title&gt;Poultry Science&lt;/alt-title&gt;&lt;/titles&gt;&lt;periodical&gt;&lt;full-title&gt;Poultry Science&lt;/full-title&gt;&lt;/periodical&gt;&lt;alt-periodical&gt;&lt;full-title&gt;Poultry Science&lt;/full-title&gt;&lt;/alt-periodical&gt;&lt;pages&gt;451-457&lt;/pages&gt;&lt;volume&gt;81&lt;/volume&gt;&lt;number&gt;4&lt;/number&gt;&lt;dates&gt;&lt;year&gt;2002&lt;/year&gt;&lt;pub-dates&gt;&lt;date&gt;2002/04/01/&lt;/date&gt;&lt;/pub-dates&gt;&lt;/dates&gt;&lt;isbn&gt;0032-5791, 1525-3171&lt;/isbn&gt;&lt;urls&gt;&lt;related-urls&gt;&lt;url&gt;&lt;style face="underline" font="default" size="100%"&gt;https://academic.oup.com/ps/article-lookup/doi/10.1093/ps/81.4.451&lt;/style&gt;&lt;/url&gt;&lt;/related-urls&gt;&lt;pdf-urls&gt;&lt;url&gt;files/1225/Heckert et al. - 2002 - Effects of density and perch availability on the i.pdf&lt;/url&gt;&lt;/pdf-urls&gt;&lt;/urls&gt;&lt;electronic-resource-num&gt;10.1093/ps/81.4.451&lt;/electronic-resource-num&gt;&lt;remote-database-provider&gt;DOI.org (Crossref)&lt;/remote-database-provider&gt;&lt;language&gt;en&lt;/language&gt;&lt;access-date&gt;2019/05/08/23:18:18&lt;/access-date&gt;&lt;/record&gt;&lt;/Cite&gt;&lt;/EndNote&gt;</w:instrText>
      </w:r>
      <w:r w:rsidR="00417F56">
        <w:rPr>
          <w:lang w:eastAsia="zh-TW"/>
        </w:rPr>
        <w:fldChar w:fldCharType="separate"/>
      </w:r>
      <w:r w:rsidR="00BD5A33">
        <w:rPr>
          <w:noProof/>
          <w:lang w:eastAsia="zh-TW"/>
        </w:rPr>
        <w:t>Heckert et al. (2002)</w:t>
      </w:r>
      <w:r w:rsidR="00417F56">
        <w:rPr>
          <w:lang w:eastAsia="zh-TW"/>
        </w:rPr>
        <w:fldChar w:fldCharType="end"/>
      </w:r>
      <w:r w:rsidR="00417F56" w:rsidRPr="00505F56">
        <w:rPr>
          <w:lang w:eastAsia="zh-TW"/>
        </w:rPr>
        <w:t>, 1</w:t>
      </w:r>
      <w:r w:rsidR="00D50BC7">
        <w:rPr>
          <w:lang w:eastAsia="zh-TW"/>
        </w:rPr>
        <w:t>1</w:t>
      </w:r>
      <w:r w:rsidR="00417F56" w:rsidRPr="00505F56">
        <w:rPr>
          <w:lang w:eastAsia="zh-TW"/>
        </w:rPr>
        <w:t>.</w:t>
      </w:r>
      <w:r w:rsidR="00B5557F">
        <w:rPr>
          <w:lang w:eastAsia="zh-TW"/>
        </w:rPr>
        <w:t xml:space="preserve"> </w:t>
      </w:r>
      <w:r w:rsidR="00417F56"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Awad&lt;/Author&gt;&lt;Year&gt;2009&lt;/Year&gt;&lt;RecNum&gt;87&lt;/RecNum&gt;&lt;DisplayText&gt;Awad et al. (2009)&lt;/DisplayText&gt;&lt;record&gt;&lt;rec-number&gt;87&lt;/rec-number&gt;&lt;foreign-keys&gt;&lt;key app="EN" db-id="5ppstvsty25vwse2fr3595rixtd9ad5v0rax" timestamp="1557515176"&gt;87&lt;/key&gt;&lt;/foreign-keys&gt;&lt;ref-type name="Journal Article"&gt;17&lt;/ref-type&gt;&lt;contributors&gt;&lt;authors&gt;&lt;author&gt;Awad, W. A.&lt;/author&gt;&lt;author&gt;Ghareeb, K.&lt;/author&gt;&lt;author&gt;Abdel-Raheem, S.&lt;/author&gt;&lt;author&gt;Bohm, J.&lt;/author&gt;&lt;/authors&gt;&lt;/contributors&gt;&lt;titles&gt;&lt;title&gt;Effects of dietary inclusion of probiotic and synbiotic on growth performance, organ weights, and intestinal histomorphology of broiler chickens&lt;/title&gt;&lt;secondary-title&gt;Poultry Science&lt;/secondary-title&gt;&lt;alt-title&gt;Poultry Science&lt;/alt-title&gt;&lt;/titles&gt;&lt;periodical&gt;&lt;full-title&gt;Poultry Science&lt;/full-title&gt;&lt;/periodical&gt;&lt;alt-periodical&gt;&lt;full-title&gt;Poultry Science&lt;/full-title&gt;&lt;/alt-periodical&gt;&lt;pages&gt;49-56&lt;/pages&gt;&lt;volume&gt;88&lt;/volume&gt;&lt;number&gt;1&lt;/number&gt;&lt;dates&gt;&lt;year&gt;2009&lt;/year&gt;&lt;pub-dates&gt;&lt;date&gt;2009/01/01/&lt;/date&gt;&lt;/pub-dates&gt;&lt;/dates&gt;&lt;isbn&gt;0032-5791, 1525-3171&lt;/isbn&gt;&lt;urls&gt;&lt;related-urls&gt;&lt;url&gt;&lt;style face="underline" font="default" size="100%"&gt;https://academic.oup.com/ps/article-lookup/doi/10.3382/ps.2008-00244&lt;/style&gt;&lt;/url&gt;&lt;/related-urls&gt;&lt;pdf-urls&gt;&lt;url&gt;files/1187/Awad et al. - 2009 - Effects of dietary inclusion of probiotic and synb.pdf&lt;/url&gt;&lt;/pdf-urls&gt;&lt;/urls&gt;&lt;electronic-resource-num&gt;10.3382/ps.2008-00244&lt;/electronic-resource-num&gt;&lt;remote-database-provider&gt;DOI.org (Crossref)&lt;/remote-database-provider&gt;&lt;language&gt;en&lt;/language&gt;&lt;access-date&gt;2019/05/08/23:17:25&lt;/access-date&gt;&lt;/record&gt;&lt;/Cite&gt;&lt;/EndNote&gt;</w:instrText>
      </w:r>
      <w:r w:rsidR="00417F56">
        <w:rPr>
          <w:lang w:eastAsia="zh-TW"/>
        </w:rPr>
        <w:fldChar w:fldCharType="separate"/>
      </w:r>
      <w:r w:rsidR="00BD5A33">
        <w:rPr>
          <w:noProof/>
          <w:lang w:eastAsia="zh-TW"/>
        </w:rPr>
        <w:t>Awad et al. (2009)</w:t>
      </w:r>
      <w:r w:rsidR="00417F56">
        <w:rPr>
          <w:lang w:eastAsia="zh-TW"/>
        </w:rPr>
        <w:fldChar w:fldCharType="end"/>
      </w:r>
      <w:r w:rsidR="00417F56" w:rsidRPr="00505F56">
        <w:rPr>
          <w:lang w:eastAsia="zh-TW"/>
        </w:rPr>
        <w:t>, 1</w:t>
      </w:r>
      <w:r w:rsidR="00D50BC7">
        <w:rPr>
          <w:lang w:eastAsia="zh-TW"/>
        </w:rPr>
        <w:t>2</w:t>
      </w:r>
      <w:r w:rsidR="00417F56" w:rsidRPr="00505F56">
        <w:rPr>
          <w:lang w:eastAsia="zh-TW"/>
        </w:rPr>
        <w:t>.</w:t>
      </w:r>
      <w:r w:rsidR="00417F56"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Ghahri&lt;/Author&gt;&lt;Year&gt;2013&lt;/Year&gt;&lt;RecNum&gt;222&lt;/RecNum&gt;&lt;DisplayText&gt;Ghahri et al. (2013)&lt;/DisplayText&gt;&lt;record&gt;&lt;rec-number&gt;222&lt;/rec-number&gt;&lt;foreign-keys&gt;&lt;key app="EN" db-id="5ppstvsty25vwse2fr3595rixtd9ad5v0rax" timestamp="1576028132"&gt;222&lt;/key&gt;&lt;/foreign-keys&gt;&lt;ref-type name="Journal Article"&gt;17&lt;/ref-type&gt;&lt;contributors&gt;&lt;authors&gt;&lt;author&gt;Ghahri, Hasan&lt;/author&gt;&lt;author&gt;Toloei, Tohid&lt;/author&gt;&lt;author&gt;Soleimani, Behzad&lt;/author&gt;&lt;/authors&gt;&lt;/contributors&gt;&lt;titles&gt;&lt;title&gt;Efficacy of antibiotic, probiotic, prebiotic and synbiotic on growth performance, organ weights, intestinal histomorphology and immune response in broiler chickens&lt;/title&gt;&lt;secondary-title&gt;Global Journal of Animal Scientific Research&lt;/secondary-title&gt;&lt;/titles&gt;&lt;periodical&gt;&lt;full-title&gt;Global Journal of Animal Scientific Research&lt;/full-title&gt;&lt;/periodical&gt;&lt;pages&gt;25-41&lt;/pages&gt;&lt;volume&gt;1&lt;/volume&gt;&lt;number&gt;1&lt;/number&gt;&lt;dates&gt;&lt;year&gt;2013&lt;/year&gt;&lt;/dates&gt;&lt;isbn&gt;2345-4377&lt;/isbn&gt;&lt;urls&gt;&lt;/urls&gt;&lt;/record&gt;&lt;/Cite&gt;&lt;/EndNote&gt;</w:instrText>
      </w:r>
      <w:r w:rsidR="00417F56">
        <w:rPr>
          <w:lang w:eastAsia="zh-TW"/>
        </w:rPr>
        <w:fldChar w:fldCharType="separate"/>
      </w:r>
      <w:r w:rsidR="00BD5A33">
        <w:rPr>
          <w:noProof/>
          <w:lang w:eastAsia="zh-TW"/>
        </w:rPr>
        <w:t>Ghahri et al. (2013)</w:t>
      </w:r>
      <w:r w:rsidR="00417F56">
        <w:rPr>
          <w:lang w:eastAsia="zh-TW"/>
        </w:rPr>
        <w:fldChar w:fldCharType="end"/>
      </w:r>
      <w:r w:rsidR="00417F56" w:rsidRPr="00505F56">
        <w:rPr>
          <w:lang w:eastAsia="zh-TW"/>
        </w:rPr>
        <w:t>, 1</w:t>
      </w:r>
      <w:r w:rsidR="00D50BC7">
        <w:rPr>
          <w:lang w:eastAsia="zh-TW"/>
        </w:rPr>
        <w:t>3</w:t>
      </w:r>
      <w:r w:rsidR="00417F56" w:rsidRPr="00505F56">
        <w:rPr>
          <w:lang w:eastAsia="zh-TW"/>
        </w:rPr>
        <w:t>.</w:t>
      </w:r>
      <w:r w:rsidR="00417F56"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Toghyani&lt;/Author&gt;&lt;Year&gt;2010&lt;/Year&gt;&lt;RecNum&gt;157&lt;/RecNum&gt;&lt;DisplayText&gt;Toghyani et al. (2010)&lt;/DisplayText&gt;&lt;record&gt;&lt;rec-number&gt;157&lt;/rec-number&gt;&lt;foreign-keys&gt;&lt;key app="EN" db-id="5ppstvsty25vwse2fr3595rixtd9ad5v0rax" timestamp="1557515176"&gt;157&lt;/key&gt;&lt;/foreign-keys&gt;&lt;ref-type name="Journal Article"&gt;17&lt;/ref-type&gt;&lt;contributors&gt;&lt;authors&gt;&lt;author&gt;Toghyani, Mehdi&lt;/author&gt;&lt;author&gt;Toghyani, Majid&lt;/author&gt;&lt;author&gt;Gheisari, Abbasali&lt;/author&gt;&lt;author&gt;Ghalamkari, Gholamreza&lt;/author&gt;&lt;author&gt;Mohammadrezaei, Mohammad&lt;/author&gt;&lt;/authors&gt;&lt;/contributors&gt;&lt;titles&gt;&lt;title&gt;Growth performance, serum biochemistry and blood hematology of broiler chicks fed different levels of black seed (Nigella sativa) and peppermint (Mentha piperita)&lt;/title&gt;&lt;secondary-title&gt;Livestock Science&lt;/secondary-title&gt;&lt;alt-title&gt;Livestock Science&lt;/alt-title&gt;&lt;/titles&gt;&lt;periodical&gt;&lt;full-title&gt;Livestock Science&lt;/full-title&gt;&lt;abbr-1&gt;Livestock Science&lt;/abbr-1&gt;&lt;/periodical&gt;&lt;alt-periodical&gt;&lt;full-title&gt;Livestock Science&lt;/full-title&gt;&lt;abbr-1&gt;Livestock Science&lt;/abbr-1&gt;&lt;/alt-periodical&gt;&lt;pages&gt;173-178&lt;/pages&gt;&lt;volume&gt;129&lt;/volume&gt;&lt;number&gt;1-3&lt;/number&gt;&lt;dates&gt;&lt;year&gt;2010&lt;/year&gt;&lt;pub-dates&gt;&lt;date&gt;2010/04//&lt;/date&gt;&lt;/pub-dates&gt;&lt;/dates&gt;&lt;isbn&gt;18711413&lt;/isbn&gt;&lt;urls&gt;&lt;related-urls&gt;&lt;url&gt;&lt;style face="underline" font="default" size="100%"&gt;https://linkinghub.elsevier.com/retrieve/pii/S1871141310000387&lt;/style&gt;&lt;/url&gt;&lt;/related-urls&gt;&lt;pdf-urls&gt;&lt;url&gt;files/1157/Toghyani et al. - 2010 - Growth performance, serum biochemistry and blood h.pdf&lt;/url&gt;&lt;/pdf-urls&gt;&lt;/urls&gt;&lt;electronic-resource-num&gt;10.1016/j.livsci.2010.01.021&lt;/electronic-resource-num&gt;&lt;remote-database-provider&gt;DOI.org (Crossref)&lt;/remote-database-provider&gt;&lt;language&gt;en&lt;/language&gt;&lt;access-date&gt;2019/05/08/23:16:50&lt;/access-date&gt;&lt;/record&gt;&lt;/Cite&gt;&lt;/EndNote&gt;</w:instrText>
      </w:r>
      <w:r w:rsidR="00417F56">
        <w:rPr>
          <w:lang w:eastAsia="zh-TW"/>
        </w:rPr>
        <w:fldChar w:fldCharType="separate"/>
      </w:r>
      <w:r w:rsidR="00BD5A33">
        <w:rPr>
          <w:noProof/>
          <w:lang w:eastAsia="zh-TW"/>
        </w:rPr>
        <w:t>Toghyani et al. (2010)</w:t>
      </w:r>
      <w:r w:rsidR="00417F56">
        <w:rPr>
          <w:lang w:eastAsia="zh-TW"/>
        </w:rPr>
        <w:fldChar w:fldCharType="end"/>
      </w:r>
      <w:r w:rsidR="00417F56" w:rsidRPr="00505F56">
        <w:rPr>
          <w:lang w:eastAsia="zh-TW"/>
        </w:rPr>
        <w:t>, 1</w:t>
      </w:r>
      <w:r w:rsidR="00D50BC7">
        <w:rPr>
          <w:lang w:eastAsia="zh-TW"/>
        </w:rPr>
        <w:t>4</w:t>
      </w:r>
      <w:r w:rsidR="00417F56" w:rsidRPr="00505F56">
        <w:rPr>
          <w:lang w:eastAsia="zh-TW"/>
        </w:rPr>
        <w:t>.</w:t>
      </w:r>
      <w:r w:rsidR="00B5557F">
        <w:rPr>
          <w:lang w:eastAsia="zh-TW"/>
        </w:rPr>
        <w:t xml:space="preserve"> </w:t>
      </w:r>
      <w:r w:rsidR="00417F56"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Baarendse&lt;/Author&gt;&lt;Year&gt;2006&lt;/Year&gt;&lt;RecNum&gt;88&lt;/RecNum&gt;&lt;DisplayText&gt;Baarendse et al. (2006)&lt;/DisplayText&gt;&lt;record&gt;&lt;rec-number&gt;88&lt;/rec-number&gt;&lt;foreign-keys&gt;&lt;key app="EN" db-id="5ppstvsty25vwse2fr3595rixtd9ad5v0rax" timestamp="1557515176"&gt;88&lt;/key&gt;&lt;/foreign-keys&gt;&lt;ref-type name="Journal Article"&gt;17&lt;/ref-type&gt;&lt;contributors&gt;&lt;authors&gt;&lt;author&gt;Baarendse, Pjj&lt;/author&gt;&lt;author&gt;Kemp, B.&lt;/author&gt;&lt;author&gt;Van Den Brand, H.&lt;/author&gt;&lt;/authors&gt;&lt;/contributors&gt;&lt;titles&gt;&lt;title&gt;Early-age housing temperature affects subsequent broiler chicken performance&lt;/title&gt;&lt;secondary-title&gt;British Poultry Science&lt;/secondary-title&gt;&lt;alt-title&gt;British Poultry Science&lt;/alt-title&gt;&lt;/titles&gt;&lt;periodical&gt;&lt;full-title&gt;British Poultry Science&lt;/full-title&gt;&lt;abbr-1&gt;British Poultry Science&lt;/abbr-1&gt;&lt;/periodical&gt;&lt;alt-periodical&gt;&lt;full-title&gt;British Poultry Science&lt;/full-title&gt;&lt;abbr-1&gt;British Poultry Science&lt;/abbr-1&gt;&lt;/alt-periodical&gt;&lt;pages&gt;125-130&lt;/pages&gt;&lt;volume&gt;47&lt;/volume&gt;&lt;number&gt;2&lt;/number&gt;&lt;dates&gt;&lt;year&gt;2006&lt;/year&gt;&lt;pub-dates&gt;&lt;date&gt;2006/04//&lt;/date&gt;&lt;/pub-dates&gt;&lt;/dates&gt;&lt;isbn&gt;0007-1668, 1466-1799&lt;/isbn&gt;&lt;urls&gt;&lt;related-urls&gt;&lt;url&gt;&lt;style face="underline" font="default" size="100%"&gt;http://www.tandfonline.com/doi/full/10.1080/00071660600610575&lt;/style&gt;&lt;/url&gt;&lt;/related-urls&gt;&lt;pdf-urls&gt;&lt;url&gt;files/1190/Baarendse et al. - 2006 - Early-age housing temperature affects subsequent b.pdf&lt;/url&gt;&lt;/pdf-urls&gt;&lt;/urls&gt;&lt;electronic-resource-num&gt;10.1080/00071660600610575&lt;/electronic-resource-num&gt;&lt;remote-database-provider&gt;DOI.org (Crossref)&lt;/remote-database-provider&gt;&lt;language&gt;en&lt;/language&gt;&lt;access-date&gt;2019/05/08/23:17:28&lt;/access-date&gt;&lt;/record&gt;&lt;/Cite&gt;&lt;/EndNote&gt;</w:instrText>
      </w:r>
      <w:r w:rsidR="00417F56">
        <w:rPr>
          <w:lang w:eastAsia="zh-TW"/>
        </w:rPr>
        <w:fldChar w:fldCharType="separate"/>
      </w:r>
      <w:r w:rsidR="00BD5A33">
        <w:rPr>
          <w:noProof/>
          <w:lang w:eastAsia="zh-TW"/>
        </w:rPr>
        <w:t>Baarendse et al. (2006)</w:t>
      </w:r>
      <w:r w:rsidR="00417F56">
        <w:rPr>
          <w:lang w:eastAsia="zh-TW"/>
        </w:rPr>
        <w:fldChar w:fldCharType="end"/>
      </w:r>
      <w:r w:rsidR="00417F56" w:rsidRPr="00505F56">
        <w:rPr>
          <w:lang w:eastAsia="zh-TW"/>
        </w:rPr>
        <w:t>, 1</w:t>
      </w:r>
      <w:r w:rsidR="00D50BC7">
        <w:rPr>
          <w:lang w:eastAsia="zh-TW"/>
        </w:rPr>
        <w:t>5</w:t>
      </w:r>
      <w:r w:rsidR="00417F56" w:rsidRPr="00505F56">
        <w:rPr>
          <w:lang w:eastAsia="zh-TW"/>
        </w:rPr>
        <w:t>.</w:t>
      </w:r>
      <w:r w:rsidR="0033253F">
        <w:rPr>
          <w:lang w:eastAsia="zh-TW"/>
        </w:rPr>
        <w:t xml:space="preserve"> </w:t>
      </w:r>
      <w:r w:rsidR="00417F56"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Lee&lt;/Author&gt;&lt;Year&gt;2003&lt;/Year&gt;&lt;RecNum&gt;130&lt;/RecNum&gt;&lt;DisplayText&gt;Lee et al. (2003)&lt;/DisplayText&gt;&lt;record&gt;&lt;rec-number&gt;130&lt;/rec-number&gt;&lt;foreign-keys&gt;&lt;key app="EN" db-id="5ppstvsty25vwse2fr3595rixtd9ad5v0rax" timestamp="1557515176"&gt;130&lt;/key&gt;&lt;/foreign-keys&gt;&lt;ref-type name="Journal Article"&gt;17&lt;/ref-type&gt;&lt;contributors&gt;&lt;authors&gt;&lt;author&gt;Lee, J.&lt;/author&gt;&lt;author&gt;Bailey, C.&lt;/author&gt;&lt;author&gt;Cartwright, A.&lt;/author&gt;&lt;/authors&gt;&lt;/contributors&gt;&lt;titles&gt;&lt;title&gt;Guar meal germ and hull fractions differently affect growth performance and intestinal viscosity of broiler chickens&lt;/title&gt;&lt;secondary-title&gt;Poultry Science&lt;/secondary-title&gt;&lt;alt-title&gt;Poultry Science&lt;/alt-title&gt;&lt;/titles&gt;&lt;periodical&gt;&lt;full-title&gt;Poultry Science&lt;/full-title&gt;&lt;/periodical&gt;&lt;alt-periodical&gt;&lt;full-title&gt;Poultry Science&lt;/full-title&gt;&lt;/alt-periodical&gt;&lt;pages&gt;1589-1595&lt;/pages&gt;&lt;volume&gt;82&lt;/volume&gt;&lt;number&gt;10&lt;/number&gt;&lt;dates&gt;&lt;year&gt;2003&lt;/year&gt;&lt;pub-dates&gt;&lt;date&gt;2003/10/01/&lt;/date&gt;&lt;/pub-dates&gt;&lt;/dates&gt;&lt;isbn&gt;0032-5791, 1525-3171&lt;/isbn&gt;&lt;urls&gt;&lt;related-urls&gt;&lt;url&gt;&lt;style face="underline" font="default" size="100%"&gt;https://academic.oup.com/ps/article-lookup/doi/10.1093/ps/82.10.1589&lt;/style&gt;&lt;/url&gt;&lt;/related-urls&gt;&lt;pdf-urls&gt;&lt;url&gt;files/1237/Lee et al. - 2003 - Guar meal germ and hull fractions differently affe.pdf&lt;/url&gt;&lt;/pdf-urls&gt;&lt;/urls&gt;&lt;electronic-resource-num&gt;10.1093/ps/82.10.1589&lt;/electronic-resource-num&gt;&lt;remote-database-provider&gt;DOI.org (Crossref)&lt;/remote-database-provider&gt;&lt;language&gt;en&lt;/language&gt;&lt;access-date&gt;2019/05/08/23:18:37&lt;/access-date&gt;&lt;/record&gt;&lt;/Cite&gt;&lt;/EndNote&gt;</w:instrText>
      </w:r>
      <w:r w:rsidR="00417F56">
        <w:rPr>
          <w:lang w:eastAsia="zh-TW"/>
        </w:rPr>
        <w:fldChar w:fldCharType="separate"/>
      </w:r>
      <w:r w:rsidR="00BD5A33">
        <w:rPr>
          <w:noProof/>
          <w:lang w:eastAsia="zh-TW"/>
        </w:rPr>
        <w:t>Lee et al. (2003)</w:t>
      </w:r>
      <w:r w:rsidR="00417F56">
        <w:rPr>
          <w:lang w:eastAsia="zh-TW"/>
        </w:rPr>
        <w:fldChar w:fldCharType="end"/>
      </w:r>
      <w:r w:rsidR="00417F56" w:rsidRPr="00505F56">
        <w:rPr>
          <w:lang w:eastAsia="zh-TW"/>
        </w:rPr>
        <w:t>, 1</w:t>
      </w:r>
      <w:r w:rsidR="00D50BC7">
        <w:rPr>
          <w:lang w:eastAsia="zh-TW"/>
        </w:rPr>
        <w:t>6</w:t>
      </w:r>
      <w:r w:rsidR="00417F56" w:rsidRPr="00505F56">
        <w:rPr>
          <w:lang w:eastAsia="zh-TW"/>
        </w:rPr>
        <w:t>.</w:t>
      </w:r>
      <w:r w:rsidR="0033253F">
        <w:rPr>
          <w:lang w:eastAsia="zh-TW"/>
        </w:rPr>
        <w:t xml:space="preserve"> </w:t>
      </w:r>
      <w:r w:rsidR="00417F56"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Rath&lt;/Author&gt;&lt;Year&gt;2006&lt;/Year&gt;&lt;RecNum&gt;144&lt;/RecNum&gt;&lt;DisplayText&gt;Rath et al. (2006)&lt;/DisplayText&gt;&lt;record&gt;&lt;rec-number&gt;144&lt;/rec-number&gt;&lt;foreign-keys&gt;&lt;key app="EN" db-id="5ppstvsty25vwse2fr3595rixtd9ad5v0rax" timestamp="1557515176"&gt;144&lt;/key&gt;&lt;/foreign-keys&gt;&lt;ref-type name="Journal Article"&gt;17&lt;/ref-type&gt;&lt;contributors&gt;&lt;authors&gt;&lt;author&gt;Rath, N. C.&lt;/author&gt;&lt;author&gt;Huff, W. E.&lt;/author&gt;&lt;author&gt;Huff, G. R.&lt;/author&gt;&lt;/authors&gt;&lt;/contributors&gt;&lt;titles&gt;&lt;title&gt;Effects of humic acid on broiler chickens&lt;/title&gt;&lt;secondary-title&gt;Poultry Science&lt;/secondary-title&gt;&lt;alt-title&gt;Poultry Science&lt;/alt-title&gt;&lt;/titles&gt;&lt;periodical&gt;&lt;full-title&gt;Poultry Science&lt;/full-title&gt;&lt;/periodical&gt;&lt;alt-periodical&gt;&lt;full-title&gt;Poultry Science&lt;/full-title&gt;&lt;/alt-periodical&gt;&lt;pages&gt;410-414&lt;/pages&gt;&lt;volume&gt;85&lt;/volume&gt;&lt;number&gt;3&lt;/number&gt;&lt;dates&gt;&lt;year&gt;2006&lt;/year&gt;&lt;pub-dates&gt;&lt;date&gt;2006/03/01/&lt;/date&gt;&lt;/pub-dates&gt;&lt;/dates&gt;&lt;isbn&gt;0032-5791, 1525-3171&lt;/isbn&gt;&lt;urls&gt;&lt;related-urls&gt;&lt;url&gt;&lt;style face="underline" font="default" size="100%"&gt;https://academic.oup.com/ps/article-lookup/doi/10.1093/ps/85.3.410&lt;/style&gt;&lt;/url&gt;&lt;/related-urls&gt;&lt;pdf-urls&gt;&lt;url&gt;files/1253/Rath et al. - 2006 - Effects of humic acid on broiler chickens.pdf&lt;/url&gt;&lt;/pdf-urls&gt;&lt;/urls&gt;&lt;electronic-resource-num&gt;10.1093/ps/85.3.410&lt;/electronic-resource-num&gt;&lt;remote-database-provider&gt;DOI.org (Crossref)&lt;/remote-database-provider&gt;&lt;language&gt;en&lt;/language&gt;&lt;access-date&gt;2019/05/08/23:19:04&lt;/access-date&gt;&lt;/record&gt;&lt;/Cite&gt;&lt;/EndNote&gt;</w:instrText>
      </w:r>
      <w:r w:rsidR="00417F56">
        <w:rPr>
          <w:lang w:eastAsia="zh-TW"/>
        </w:rPr>
        <w:fldChar w:fldCharType="separate"/>
      </w:r>
      <w:r w:rsidR="00BD5A33">
        <w:rPr>
          <w:noProof/>
          <w:lang w:eastAsia="zh-TW"/>
        </w:rPr>
        <w:t>Rath et al. (2006)</w:t>
      </w:r>
      <w:r w:rsidR="00417F56">
        <w:rPr>
          <w:lang w:eastAsia="zh-TW"/>
        </w:rPr>
        <w:fldChar w:fldCharType="end"/>
      </w:r>
      <w:r w:rsidR="00417F56" w:rsidRPr="00505F56">
        <w:rPr>
          <w:lang w:eastAsia="zh-TW"/>
        </w:rPr>
        <w:t xml:space="preserve">, </w:t>
      </w:r>
      <w:r w:rsidR="00D50BC7">
        <w:rPr>
          <w:lang w:eastAsia="zh-TW"/>
        </w:rPr>
        <w:t>17.</w:t>
      </w:r>
      <w:r w:rsidR="00B5557F">
        <w:rPr>
          <w:lang w:eastAsia="zh-TW"/>
        </w:rPr>
        <w:t xml:space="preserve"> </w:t>
      </w:r>
      <w:r w:rsidR="00417F56"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Khosravinia&lt;/Author&gt;&lt;Year&gt;2016&lt;/Year&gt;&lt;RecNum&gt;128&lt;/RecNum&gt;&lt;DisplayText&gt;Khosravinia (2016)&lt;/DisplayText&gt;&lt;record&gt;&lt;rec-number&gt;128&lt;/rec-number&gt;&lt;foreign-keys&gt;&lt;key app="EN" db-id="5ppstvsty25vwse2fr3595rixtd9ad5v0rax" timestamp="1557515176"&gt;128&lt;/key&gt;&lt;/foreign-keys&gt;&lt;ref-type name="Journal Article"&gt;17&lt;/ref-type&gt;&lt;contributors&gt;&lt;authors&gt;&lt;author&gt;Khosravinia, H.&lt;/author&gt;&lt;/authors&gt;&lt;/contributors&gt;&lt;titles&gt;&lt;title&gt;Mortality, production performance, water intake and organ weight of the heat stressed broiler chicken given savory ( &amp;lt;i&amp;gt;Satureja khuzistanica&amp;lt;/i&amp;gt; ) essential oils through drinking water&lt;/title&gt;&lt;secondary-title&gt;Journal of Applied Animal Research&lt;/secondary-title&gt;&lt;alt-title&gt;Journal of Applied Animal Research&lt;/alt-title&gt;&lt;/titles&gt;&lt;periodical&gt;&lt;full-title&gt;Journal of Applied Animal Research&lt;/full-title&gt;&lt;abbr-1&gt;Journal of Applied Animal Research&lt;/abbr-1&gt;&lt;/periodical&gt;&lt;alt-periodical&gt;&lt;full-title&gt;Journal of Applied Animal Research&lt;/full-title&gt;&lt;abbr-1&gt;Journal of Applied Animal Research&lt;/abbr-1&gt;&lt;/alt-periodical&gt;&lt;pages&gt;273-280&lt;/pages&gt;&lt;volume&gt;44&lt;/volume&gt;&lt;number&gt;1&lt;/number&gt;&lt;dates&gt;&lt;year&gt;2016&lt;/year&gt;&lt;pub-dates&gt;&lt;date&gt;2016/01//&lt;/date&gt;&lt;/pub-dates&gt;&lt;/dates&gt;&lt;isbn&gt;0971-2119, 0974-1844&lt;/isbn&gt;&lt;urls&gt;&lt;related-urls&gt;&lt;url&gt;&lt;style face="underline" font="default" size="100%"&gt;http://www.tandfonline.com/doi/full/10.1080/09712119.2015.1031781&lt;/style&gt;&lt;/url&gt;&lt;/related-urls&gt;&lt;pdf-urls&gt;&lt;url&gt;files/1235/Khosravinia - 2016 - Mortality, production performance, water intake an.pdf&lt;/url&gt;&lt;/pdf-urls&gt;&lt;/urls&gt;&lt;electronic-resource-num&gt;10.1080/09712119.2015.1031781&lt;/electronic-resource-num&gt;&lt;remote-database-provider&gt;DOI.org (Crossref)&lt;/remote-database-provider&gt;&lt;language&gt;en&lt;/language&gt;&lt;access-date&gt;2019/05/08/23:18:33&lt;/access-date&gt;&lt;/record&gt;&lt;/Cite&gt;&lt;/EndNote&gt;</w:instrText>
      </w:r>
      <w:r w:rsidR="00417F56">
        <w:rPr>
          <w:lang w:eastAsia="zh-TW"/>
        </w:rPr>
        <w:fldChar w:fldCharType="separate"/>
      </w:r>
      <w:r w:rsidR="00BD5A33">
        <w:rPr>
          <w:noProof/>
          <w:lang w:eastAsia="zh-TW"/>
        </w:rPr>
        <w:t>Khosravinia (2016)</w:t>
      </w:r>
      <w:r w:rsidR="00417F56">
        <w:rPr>
          <w:lang w:eastAsia="zh-TW"/>
        </w:rPr>
        <w:fldChar w:fldCharType="end"/>
      </w:r>
      <w:r w:rsidR="00417F56" w:rsidRPr="00505F56">
        <w:rPr>
          <w:lang w:eastAsia="zh-TW"/>
        </w:rPr>
        <w:t>, 1</w:t>
      </w:r>
      <w:r w:rsidR="00D50BC7">
        <w:rPr>
          <w:lang w:eastAsia="zh-TW"/>
        </w:rPr>
        <w:t>8</w:t>
      </w:r>
      <w:r w:rsidR="00417F56" w:rsidRPr="00505F56">
        <w:rPr>
          <w:lang w:eastAsia="zh-TW"/>
        </w:rPr>
        <w:t>.</w:t>
      </w:r>
      <w:r w:rsidR="00B5557F">
        <w:rPr>
          <w:lang w:eastAsia="zh-TW"/>
        </w:rPr>
        <w:t xml:space="preserve"> </w:t>
      </w:r>
      <w:r w:rsidR="00417F56"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Bowes&lt;/Author&gt;&lt;Year&gt;1988&lt;/Year&gt;&lt;RecNum&gt;95&lt;/RecNum&gt;&lt;DisplayText&gt;Bowes and Julian (1988)&lt;/DisplayText&gt;&lt;record&gt;&lt;rec-number&gt;95&lt;/rec-number&gt;&lt;foreign-keys&gt;&lt;key app="EN" db-id="5ppstvsty25vwse2fr3595rixtd9ad5v0rax" timestamp="1557515176"&gt;95&lt;/key&gt;&lt;/foreign-keys&gt;&lt;ref-type name="Journal Article"&gt;17&lt;/ref-type&gt;&lt;contributors&gt;&lt;authors&gt;&lt;author&gt;Bowes, Victoria A.&lt;/author&gt;&lt;author&gt;Julian, Richard J.&lt;/author&gt;&lt;/authors&gt;&lt;/contributors&gt;&lt;titles&gt;&lt;title&gt;Organ Weights of Normal Broiler Chickens and Those Dying of Sudden Death Syndrome&lt;/title&gt;&lt;secondary-title&gt;Canadian Veterinary Journal&lt;/secondary-title&gt;&lt;/titles&gt;&lt;periodical&gt;&lt;full-title&gt;Canadian Veterinary Journal&lt;/full-title&gt;&lt;/periodical&gt;&lt;pages&gt;4&lt;/pages&gt;&lt;volume&gt;29&lt;/volume&gt;&lt;dates&gt;&lt;year&gt;1988&lt;/year&gt;&lt;pub-dates&gt;&lt;date&gt;1988&lt;/date&gt;&lt;/pub-dates&gt;&lt;/dates&gt;&lt;urls&gt;&lt;pdf-urls&gt;&lt;url&gt;files/1201/Bowes and Julian - 1988 - Organ Weights of Normal Broiler Chickens and Those.pdf&lt;/url&gt;&lt;/pdf-urls&gt;&lt;/urls&gt;&lt;remote-database-provider&gt;Zotero&lt;/remote-database-provider&gt;&lt;language&gt;en&lt;/language&gt;&lt;/record&gt;&lt;/Cite&gt;&lt;/EndNote&gt;</w:instrText>
      </w:r>
      <w:r w:rsidR="00417F56">
        <w:rPr>
          <w:lang w:eastAsia="zh-TW"/>
        </w:rPr>
        <w:fldChar w:fldCharType="separate"/>
      </w:r>
      <w:r w:rsidR="00BD5A33">
        <w:rPr>
          <w:noProof/>
          <w:lang w:eastAsia="zh-TW"/>
        </w:rPr>
        <w:t>Bowes and Julian (1988)</w:t>
      </w:r>
      <w:r w:rsidR="00417F56">
        <w:rPr>
          <w:lang w:eastAsia="zh-TW"/>
        </w:rPr>
        <w:fldChar w:fldCharType="end"/>
      </w:r>
      <w:r w:rsidR="00417F56" w:rsidRPr="00505F56">
        <w:rPr>
          <w:lang w:eastAsia="zh-TW"/>
        </w:rPr>
        <w:t>, 1</w:t>
      </w:r>
      <w:r w:rsidR="00D50BC7">
        <w:rPr>
          <w:lang w:eastAsia="zh-TW"/>
        </w:rPr>
        <w:t>9</w:t>
      </w:r>
      <w:r w:rsidR="00417F56" w:rsidRPr="00505F56">
        <w:rPr>
          <w:lang w:eastAsia="zh-TW"/>
        </w:rPr>
        <w:t>.</w:t>
      </w:r>
      <w:r w:rsidR="00B5557F">
        <w:rPr>
          <w:lang w:eastAsia="zh-TW"/>
        </w:rPr>
        <w:t xml:space="preserve"> </w:t>
      </w:r>
      <w:r w:rsidR="00417F56"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Moraes&lt;/Author&gt;&lt;Year&gt;2002&lt;/Year&gt;&lt;RecNum&gt;135&lt;/RecNum&gt;&lt;DisplayText&gt;Moraes et al. (2002)&lt;/DisplayText&gt;&lt;record&gt;&lt;rec-number&gt;135&lt;/rec-number&gt;&lt;foreign-keys&gt;&lt;key app="EN" db-id="5ppstvsty25vwse2fr3595rixtd9ad5v0rax" timestamp="1557515176"&gt;135&lt;/key&gt;&lt;/foreign-keys&gt;&lt;ref-type name="Journal Article"&gt;17&lt;/ref-type&gt;&lt;contributors&gt;&lt;authors&gt;&lt;author&gt;Moraes, Vmb&lt;/author&gt;&lt;author&gt;Malheiros, Rd&lt;/author&gt;&lt;author&gt;Furlan, Rl&lt;/author&gt;&lt;author&gt;Bruno, Ldg&lt;/author&gt;&lt;author&gt;Malheiros, Eb&lt;/author&gt;&lt;author&gt;Macari, M.&lt;/author&gt;&lt;/authors&gt;&lt;/contributors&gt;&lt;titles&gt;&lt;title&gt;Effect of Environmental Temperature During the First Week of Brooding Period on Broiler Chick Body Weight, Viscera and Bone Development&lt;/title&gt;&lt;secondary-title&gt;Revista Brasileira de Ciência Avícola&lt;/secondary-title&gt;&lt;alt-title&gt;Rev. Bras. Cienc. Avic.&lt;/alt-title&gt;&lt;/titles&gt;&lt;periodical&gt;&lt;full-title&gt;Revista Brasileira de Ciência Avícola&lt;/full-title&gt;&lt;abbr-1&gt;Rev. Bras. Cienc. Avic.&lt;/abbr-1&gt;&lt;/periodical&gt;&lt;alt-periodical&gt;&lt;full-title&gt;Revista Brasileira de Ciência Avícola&lt;/full-title&gt;&lt;abbr-1&gt;Rev. Bras. Cienc. Avic.&lt;/abbr-1&gt;&lt;/alt-periodical&gt;&lt;volume&gt;4&lt;/volume&gt;&lt;number&gt;1&lt;/number&gt;&lt;dates&gt;&lt;year&gt;2002&lt;/year&gt;&lt;pub-dates&gt;&lt;date&gt;2002/01//&lt;/date&gt;&lt;/pub-dates&gt;&lt;/dates&gt;&lt;isbn&gt;1516-635X&lt;/isbn&gt;&lt;urls&gt;&lt;related-urls&gt;&lt;url&gt;&lt;style face="underline" font="default" size="100%"&gt;http://www.scielo.br/scielo.php?script=sci_arttext&amp;amp;pid=S1516-635X2002000100003&amp;amp;lng=en&amp;amp;tlng=en&lt;/style&gt;&lt;/url&gt;&lt;/related-urls&gt;&lt;pdf-urls&gt;&lt;url&gt;files/1246/Moraes et al. - 2002 - Effect of Environmental Temperature During the Fir.pdf&lt;/url&gt;&lt;/pdf-urls&gt;&lt;/urls&gt;&lt;electronic-resource-num&gt;10.1590/S1516-635X2002000100003&lt;/electronic-resource-num&gt;&lt;remote-database-provider&gt;DOI.org (Crossref)&lt;/remote-database-provider&gt;&lt;language&gt;en&lt;/language&gt;&lt;access-date&gt;2019/05/08/23:18:47&lt;/access-date&gt;&lt;/record&gt;&lt;/Cite&gt;&lt;/EndNote&gt;</w:instrText>
      </w:r>
      <w:r w:rsidR="00417F56">
        <w:rPr>
          <w:lang w:eastAsia="zh-TW"/>
        </w:rPr>
        <w:fldChar w:fldCharType="separate"/>
      </w:r>
      <w:r w:rsidR="00BD5A33">
        <w:rPr>
          <w:noProof/>
          <w:lang w:eastAsia="zh-TW"/>
        </w:rPr>
        <w:t xml:space="preserve">Moraes et al. </w:t>
      </w:r>
      <w:r w:rsidR="00BD5A33">
        <w:rPr>
          <w:noProof/>
          <w:lang w:eastAsia="zh-TW"/>
        </w:rPr>
        <w:lastRenderedPageBreak/>
        <w:t>(2002)</w:t>
      </w:r>
      <w:r w:rsidR="00417F56">
        <w:rPr>
          <w:lang w:eastAsia="zh-TW"/>
        </w:rPr>
        <w:fldChar w:fldCharType="end"/>
      </w:r>
      <w:r w:rsidR="00417F56" w:rsidRPr="00505F56">
        <w:rPr>
          <w:lang w:eastAsia="zh-TW"/>
        </w:rPr>
        <w:t xml:space="preserve">, </w:t>
      </w:r>
      <w:r w:rsidR="00D50BC7">
        <w:rPr>
          <w:lang w:eastAsia="zh-TW"/>
        </w:rPr>
        <w:t>20</w:t>
      </w:r>
      <w:r w:rsidR="00417F56" w:rsidRPr="00505F56">
        <w:rPr>
          <w:lang w:eastAsia="zh-TW"/>
        </w:rPr>
        <w:t>.</w:t>
      </w:r>
      <w:r w:rsidR="00B5557F">
        <w:rPr>
          <w:lang w:eastAsia="zh-TW"/>
        </w:rPr>
        <w:t xml:space="preserve"> </w:t>
      </w:r>
      <w:r w:rsidR="00417F56"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Yersin&lt;/Author&gt;&lt;Year&gt;1992&lt;/Year&gt;&lt;RecNum&gt;173&lt;/RecNum&gt;&lt;DisplayText&gt;Yersin et al. (1992)&lt;/DisplayText&gt;&lt;record&gt;&lt;rec-number&gt;173&lt;/rec-number&gt;&lt;foreign-keys&gt;&lt;key app="EN" db-id="5ppstvsty25vwse2fr3595rixtd9ad5v0rax" timestamp="1557515176"&gt;173&lt;/key&gt;&lt;/foreign-keys&gt;&lt;ref-type name="Journal Article"&gt;17&lt;/ref-type&gt;&lt;contributors&gt;&lt;authors&gt;&lt;author&gt;Yersin, A. G.&lt;/author&gt;&lt;author&gt;Huff, W. E.&lt;/author&gt;&lt;author&gt;Kubena, L. F.&lt;/author&gt;&lt;author&gt;Elissalde, M. H.&lt;/author&gt;&lt;author&gt;Harvey, R. B.&lt;/author&gt;&lt;author&gt;Witzel, D. A.&lt;/author&gt;&lt;author&gt;Giroir, L. E.&lt;/author&gt;&lt;/authors&gt;&lt;/contributors&gt;&lt;titles&gt;&lt;title&gt;Changes in Hematological, Blood Gas, and Serum Biochemical Variables in Broilers during Exposure to Simulated High Altitude&lt;/title&gt;&lt;secondary-title&gt;Avian Diseases&lt;/secondary-title&gt;&lt;alt-title&gt;Avian Diseases&lt;/alt-title&gt;&lt;/titles&gt;&lt;periodical&gt;&lt;full-title&gt;Avian diseases&lt;/full-title&gt;&lt;/periodical&gt;&lt;alt-periodical&gt;&lt;full-title&gt;Avian diseases&lt;/full-title&gt;&lt;/alt-periodical&gt;&lt;pages&gt;189&lt;/pages&gt;&lt;volume&gt;36&lt;/volume&gt;&lt;number&gt;2&lt;/number&gt;&lt;dates&gt;&lt;year&gt;1992&lt;/year&gt;&lt;pub-dates&gt;&lt;date&gt;1992/04//&lt;/date&gt;&lt;/pub-dates&gt;&lt;/dates&gt;&lt;isbn&gt;00052086&lt;/isbn&gt;&lt;urls&gt;&lt;related-urls&gt;&lt;url&gt;&lt;style face="underline" font="default" size="100%"&gt;https://www.jstor.org/stable/1591489?origin=crossref&lt;/style&gt;&lt;/url&gt;&lt;/related-urls&gt;&lt;pdf-urls&gt;&lt;url&gt;files/1183/Yersin et al. - 1992 - Changes in Hematological, Blood Gas, and Serum Bio.pdf&lt;/url&gt;&lt;/pdf-urls&gt;&lt;/urls&gt;&lt;electronic-resource-num&gt;10.2307/1591489&lt;/electronic-resource-num&gt;&lt;remote-database-provider&gt;DOI.org (Crossref)&lt;/remote-database-provider&gt;&lt;language&gt;en&lt;/language&gt;&lt;access-date&gt;2019/05/08/23:17:21&lt;/access-date&gt;&lt;/record&gt;&lt;/Cite&gt;&lt;/EndNote&gt;</w:instrText>
      </w:r>
      <w:r w:rsidR="00417F56">
        <w:rPr>
          <w:lang w:eastAsia="zh-TW"/>
        </w:rPr>
        <w:fldChar w:fldCharType="separate"/>
      </w:r>
      <w:r w:rsidR="00BD5A33">
        <w:rPr>
          <w:noProof/>
          <w:lang w:eastAsia="zh-TW"/>
        </w:rPr>
        <w:t>Yersin et al. (1992)</w:t>
      </w:r>
      <w:r w:rsidR="00417F56">
        <w:rPr>
          <w:lang w:eastAsia="zh-TW"/>
        </w:rPr>
        <w:fldChar w:fldCharType="end"/>
      </w:r>
      <w:r w:rsidR="00417F56" w:rsidRPr="00505F56">
        <w:rPr>
          <w:lang w:eastAsia="zh-TW"/>
        </w:rPr>
        <w:t>, 2</w:t>
      </w:r>
      <w:r w:rsidR="00D50BC7">
        <w:rPr>
          <w:lang w:eastAsia="zh-TW"/>
        </w:rPr>
        <w:t>1</w:t>
      </w:r>
      <w:r w:rsidR="00417F56" w:rsidRPr="00505F56">
        <w:rPr>
          <w:lang w:eastAsia="zh-TW"/>
        </w:rPr>
        <w:t>.</w:t>
      </w:r>
      <w:r w:rsidR="00B5557F">
        <w:rPr>
          <w:lang w:eastAsia="zh-TW"/>
        </w:rPr>
        <w:t xml:space="preserve"> </w:t>
      </w:r>
      <w:r w:rsidR="00605574"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Wideman Jr&lt;/Author&gt;&lt;Year&gt;1999&lt;/Year&gt;&lt;RecNum&gt;224&lt;/RecNum&gt;&lt;DisplayText&gt;R. F. Wideman Jr and French (1999)&lt;/DisplayText&gt;&lt;record&gt;&lt;rec-number&gt;224&lt;/rec-number&gt;&lt;foreign-keys&gt;&lt;key app="EN" db-id="5ppstvsty25vwse2fr3595rixtd9ad5v0rax" timestamp="1576032088"&gt;224&lt;/key&gt;&lt;/foreign-keys&gt;&lt;ref-type name="Journal Article"&gt;17&lt;/ref-type&gt;&lt;contributors&gt;&lt;authors&gt;&lt;author&gt;Wideman Jr, ROBERT F&lt;/author&gt;&lt;author&gt;French, HOWARD&lt;/author&gt;&lt;/authors&gt;&lt;/contributors&gt;&lt;titles&gt;&lt;title&gt;Broiler breeder survivors of chronic unilateral pulmonary artery occlusion produce progeny resistant to pulmonary hypertension syndrome (ascites) induced by cool temperatures&lt;/title&gt;&lt;secondary-title&gt;Poultry science&lt;/secondary-title&gt;&lt;/titles&gt;&lt;periodical&gt;&lt;full-title&gt;Poultry Science&lt;/full-title&gt;&lt;/periodical&gt;&lt;pages&gt;404-411&lt;/pages&gt;&lt;volume&gt;78&lt;/volume&gt;&lt;number&gt;3&lt;/number&gt;&lt;dates&gt;&lt;year&gt;1999&lt;/year&gt;&lt;/dates&gt;&lt;isbn&gt;1525-3171&lt;/isbn&gt;&lt;urls&gt;&lt;/urls&gt;&lt;/record&gt;&lt;/Cite&gt;&lt;/EndNote&gt;</w:instrText>
      </w:r>
      <w:r w:rsidR="00605574">
        <w:rPr>
          <w:lang w:eastAsia="zh-TW"/>
        </w:rPr>
        <w:fldChar w:fldCharType="separate"/>
      </w:r>
      <w:r w:rsidR="00BD5A33">
        <w:rPr>
          <w:noProof/>
          <w:lang w:eastAsia="zh-TW"/>
        </w:rPr>
        <w:t>R. F. Wideman Jr and French (1999)</w:t>
      </w:r>
      <w:r w:rsidR="00605574">
        <w:rPr>
          <w:lang w:eastAsia="zh-TW"/>
        </w:rPr>
        <w:fldChar w:fldCharType="end"/>
      </w:r>
      <w:r w:rsidR="00417F56" w:rsidRPr="00505F56">
        <w:rPr>
          <w:lang w:eastAsia="zh-TW"/>
        </w:rPr>
        <w:t>, 2</w:t>
      </w:r>
      <w:r w:rsidR="00D50BC7">
        <w:rPr>
          <w:lang w:eastAsia="zh-TW"/>
        </w:rPr>
        <w:t>2</w:t>
      </w:r>
      <w:r w:rsidR="00417F56" w:rsidRPr="00505F56">
        <w:rPr>
          <w:lang w:eastAsia="zh-TW"/>
        </w:rPr>
        <w:t>.</w:t>
      </w:r>
      <w:r w:rsidR="00B5557F">
        <w:rPr>
          <w:lang w:eastAsia="zh-TW"/>
        </w:rPr>
        <w:t xml:space="preserve"> </w:t>
      </w:r>
      <w:r w:rsidR="009A764F"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Adeyemi&lt;/Author&gt;&lt;Year&gt;2008&lt;/Year&gt;&lt;RecNum&gt;223&lt;/RecNum&gt;&lt;DisplayText&gt;Adeyemi et al. (2008)&lt;/DisplayText&gt;&lt;record&gt;&lt;rec-number&gt;223&lt;/rec-number&gt;&lt;foreign-keys&gt;&lt;key app="EN" db-id="5ppstvsty25vwse2fr3595rixtd9ad5v0rax" timestamp="1576028452"&gt;223&lt;/key&gt;&lt;/foreign-keys&gt;&lt;ref-type name="Journal Article"&gt;17&lt;/ref-type&gt;&lt;contributors&gt;&lt;authors&gt;&lt;author&gt;Adeyemi, OA&lt;/author&gt;&lt;author&gt;Eruvbetine, D&lt;/author&gt;&lt;author&gt;Oguntona, T&lt;/author&gt;&lt;author&gt;Dipeolu, M&lt;/author&gt;&lt;author&gt;Agunbiade, JA&lt;/author&gt;&lt;/authors&gt;&lt;/contributors&gt;&lt;titles&gt;&lt;title&gt;Feeding broiler chicken with diets containing whole cassava root meal fermented with rumen filtrate&lt;/title&gt;&lt;secondary-title&gt;Archivos de zootecnia&lt;/secondary-title&gt;&lt;/titles&gt;&lt;periodical&gt;&lt;full-title&gt;Archivos de zootecnia&lt;/full-title&gt;&lt;/periodical&gt;&lt;pages&gt;247-258&lt;/pages&gt;&lt;volume&gt;57&lt;/volume&gt;&lt;number&gt;218&lt;/number&gt;&lt;dates&gt;&lt;year&gt;2008&lt;/year&gt;&lt;/dates&gt;&lt;isbn&gt;0004-0592&lt;/isbn&gt;&lt;urls&gt;&lt;/urls&gt;&lt;/record&gt;&lt;/Cite&gt;&lt;/EndNote&gt;</w:instrText>
      </w:r>
      <w:r w:rsidR="009A764F">
        <w:rPr>
          <w:lang w:eastAsia="zh-TW"/>
        </w:rPr>
        <w:fldChar w:fldCharType="separate"/>
      </w:r>
      <w:r w:rsidR="00BD5A33">
        <w:rPr>
          <w:noProof/>
          <w:lang w:eastAsia="zh-TW"/>
        </w:rPr>
        <w:t>Adeyemi et al. (2008)</w:t>
      </w:r>
      <w:r w:rsidR="009A764F">
        <w:rPr>
          <w:lang w:eastAsia="zh-TW"/>
        </w:rPr>
        <w:fldChar w:fldCharType="end"/>
      </w:r>
      <w:r w:rsidR="00417F56" w:rsidRPr="00505F56">
        <w:rPr>
          <w:lang w:eastAsia="zh-TW"/>
        </w:rPr>
        <w:t>, 2</w:t>
      </w:r>
      <w:r w:rsidR="00D50BC7">
        <w:rPr>
          <w:lang w:eastAsia="zh-TW"/>
        </w:rPr>
        <w:t>3</w:t>
      </w:r>
      <w:r w:rsidR="00417F56" w:rsidRPr="00505F56">
        <w:rPr>
          <w:lang w:eastAsia="zh-TW"/>
        </w:rPr>
        <w:t>.</w:t>
      </w:r>
      <w:r w:rsidR="00B5557F">
        <w:rPr>
          <w:lang w:eastAsia="zh-TW"/>
        </w:rPr>
        <w:t xml:space="preserve"> </w:t>
      </w:r>
      <w:r w:rsidR="00417F56"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Buys&lt;/Author&gt;&lt;Year&gt;1999&lt;/Year&gt;&lt;RecNum&gt;96&lt;/RecNum&gt;&lt;DisplayText&gt;Buys (1999)&lt;/DisplayText&gt;&lt;record&gt;&lt;rec-number&gt;96&lt;/rec-number&gt;&lt;foreign-keys&gt;&lt;key app="EN" db-id="5ppstvsty25vwse2fr3595rixtd9ad5v0rax" timestamp="1557515176"&gt;96&lt;/key&gt;&lt;/foreign-keys&gt;&lt;ref-type name="Journal Article"&gt;17&lt;/ref-type&gt;&lt;contributors&gt;&lt;authors&gt;&lt;author&gt;Buys, N.&lt;/author&gt;&lt;/authors&gt;&lt;/contributors&gt;&lt;titles&gt;&lt;title&gt;Performance and physiological variables in broiler chicken lines differing in susceptibility to the ascites syndrome: 1. Changes in blood gases as a function of ambient temperature&lt;/title&gt;&lt;secondary-title&gt;British Poultry Science&lt;/secondary-title&gt;&lt;alt-title&gt;British Poultry Science&lt;/alt-title&gt;&lt;short-title&gt;Performance and physiological variables in broiler chicken lines differing in susceptibility to the ascites syndrome&lt;/short-title&gt;&lt;/titles&gt;&lt;periodical&gt;&lt;full-title&gt;British Poultry Science&lt;/full-title&gt;&lt;abbr-1&gt;British Poultry Science&lt;/abbr-1&gt;&lt;/periodical&gt;&lt;alt-periodical&gt;&lt;full-title&gt;British Poultry Science&lt;/full-title&gt;&lt;abbr-1&gt;British Poultry Science&lt;/abbr-1&gt;&lt;/alt-periodical&gt;&lt;pages&gt;135-139&lt;/pages&gt;&lt;volume&gt;40&lt;/volume&gt;&lt;number&gt;1&lt;/number&gt;&lt;dates&gt;&lt;year&gt;1999&lt;/year&gt;&lt;pub-dates&gt;&lt;date&gt;1999/03//&lt;/date&gt;&lt;/pub-dates&gt;&lt;/dates&gt;&lt;isbn&gt;0007-1668, 1466-1799&lt;/isbn&gt;&lt;urls&gt;&lt;related-urls&gt;&lt;url&gt;&lt;style face="underline" font="default" size="100%"&gt;http://www.tandfonline.com/doi/abs/10.1080/00071669987971&lt;/style&gt;&lt;/url&gt;&lt;/related-urls&gt;&lt;pdf-urls&gt;&lt;url&gt;files/1203/Buys - 1999 - Performance and physiological variables in broiler.pdf&lt;/url&gt;&lt;/pdf-urls&gt;&lt;/urls&gt;&lt;electronic-resource-num&gt;10.1080/00071669987971&lt;/electronic-resource-num&gt;&lt;remote-database-provider&gt;DOI.org (Crossref)&lt;/remote-database-provider&gt;&lt;language&gt;en&lt;/language&gt;&lt;access-date&gt;2019/05/08/23:17:45&lt;/access-date&gt;&lt;/record&gt;&lt;/Cite&gt;&lt;/EndNote&gt;</w:instrText>
      </w:r>
      <w:r w:rsidR="00417F56">
        <w:rPr>
          <w:lang w:eastAsia="zh-TW"/>
        </w:rPr>
        <w:fldChar w:fldCharType="separate"/>
      </w:r>
      <w:r w:rsidR="00BD5A33">
        <w:rPr>
          <w:noProof/>
          <w:lang w:eastAsia="zh-TW"/>
        </w:rPr>
        <w:t>Buys (1999)</w:t>
      </w:r>
      <w:r w:rsidR="00417F56">
        <w:rPr>
          <w:lang w:eastAsia="zh-TW"/>
        </w:rPr>
        <w:fldChar w:fldCharType="end"/>
      </w:r>
      <w:r w:rsidR="00417F56" w:rsidRPr="00505F56">
        <w:rPr>
          <w:lang w:eastAsia="zh-TW"/>
        </w:rPr>
        <w:t>, 2</w:t>
      </w:r>
      <w:r w:rsidR="00D50BC7">
        <w:rPr>
          <w:lang w:eastAsia="zh-TW"/>
        </w:rPr>
        <w:t>4</w:t>
      </w:r>
      <w:r w:rsidR="00417F56" w:rsidRPr="00505F56">
        <w:rPr>
          <w:lang w:eastAsia="zh-TW"/>
        </w:rPr>
        <w:t>.</w:t>
      </w:r>
      <w:r w:rsidR="009A764F">
        <w:rPr>
          <w:lang w:eastAsia="zh-TW"/>
        </w:rPr>
        <w:t xml:space="preserve"> </w:t>
      </w:r>
      <w:r w:rsidR="00417F56"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Deeb&lt;/Author&gt;&lt;Year&gt;2002&lt;/Year&gt;&lt;RecNum&gt;107&lt;/RecNum&gt;&lt;DisplayText&gt;Deeb (2002)&lt;/DisplayText&gt;&lt;record&gt;&lt;rec-number&gt;107&lt;/rec-number&gt;&lt;foreign-keys&gt;&lt;key app="EN" db-id="5ppstvsty25vwse2fr3595rixtd9ad5v0rax" timestamp="1557515176"&gt;107&lt;/key&gt;&lt;/foreign-keys&gt;&lt;ref-type name="Journal Article"&gt;17&lt;/ref-type&gt;&lt;contributors&gt;&lt;authors&gt;&lt;author&gt;Deeb, N.&lt;/author&gt;&lt;/authors&gt;&lt;/contributors&gt;&lt;titles&gt;&lt;title&gt;Genetic Architecture of Growth and Body Composition in Unique Chicken Populations&lt;/title&gt;&lt;secondary-title&gt;Journal of Heredity&lt;/secondary-title&gt;&lt;/titles&gt;&lt;periodical&gt;&lt;full-title&gt;Journal of Heredity&lt;/full-title&gt;&lt;/periodical&gt;&lt;pages&gt;107-118&lt;/pages&gt;&lt;volume&gt;93&lt;/volume&gt;&lt;number&gt;2&lt;/number&gt;&lt;dates&gt;&lt;year&gt;2002&lt;/year&gt;&lt;pub-dates&gt;&lt;date&gt;2002/03/01/&lt;/date&gt;&lt;/pub-dates&gt;&lt;/dates&gt;&lt;isbn&gt;14718505&lt;/isbn&gt;&lt;urls&gt;&lt;related-urls&gt;&lt;url&gt;&lt;style face="underline" font="default" size="100%"&gt;https://academic.oup.com/jhered/article-lookup/doi/10.1093/jhered/93.2.107&lt;/style&gt;&lt;/url&gt;&lt;/related-urls&gt;&lt;pdf-urls&gt;&lt;url&gt;files/1204/Deeb - 2002 - Genetic Architecture of Growth and Body Compositio.pdf&lt;/url&gt;&lt;/pdf-urls&gt;&lt;/urls&gt;&lt;electronic-resource-num&gt;10.1093/jhered/93.2.107&lt;/electronic-resource-num&gt;&lt;remote-database-provider&gt;DOI.org (Crossref)&lt;/remote-database-provider&gt;&lt;language&gt;en&lt;/language&gt;&lt;access-date&gt;2019/05/08/23:15:40&lt;/access-date&gt;&lt;/record&gt;&lt;/Cite&gt;&lt;/EndNote&gt;</w:instrText>
      </w:r>
      <w:r w:rsidR="00417F56">
        <w:rPr>
          <w:lang w:eastAsia="zh-TW"/>
        </w:rPr>
        <w:fldChar w:fldCharType="separate"/>
      </w:r>
      <w:r w:rsidR="00BD5A33">
        <w:rPr>
          <w:noProof/>
          <w:lang w:eastAsia="zh-TW"/>
        </w:rPr>
        <w:t>Deeb (2002)</w:t>
      </w:r>
      <w:r w:rsidR="00417F56">
        <w:rPr>
          <w:lang w:eastAsia="zh-TW"/>
        </w:rPr>
        <w:fldChar w:fldCharType="end"/>
      </w:r>
      <w:r w:rsidR="00417F56" w:rsidRPr="00505F56">
        <w:rPr>
          <w:lang w:eastAsia="zh-TW"/>
        </w:rPr>
        <w:t>, 2</w:t>
      </w:r>
      <w:r w:rsidR="00D50BC7">
        <w:rPr>
          <w:lang w:eastAsia="zh-TW"/>
        </w:rPr>
        <w:t>5</w:t>
      </w:r>
      <w:r w:rsidR="00417F56" w:rsidRPr="00505F56">
        <w:rPr>
          <w:lang w:eastAsia="zh-TW"/>
        </w:rPr>
        <w:t>.</w:t>
      </w:r>
      <w:r w:rsidR="009A764F">
        <w:rPr>
          <w:lang w:eastAsia="zh-TW"/>
        </w:rPr>
        <w:t xml:space="preserve"> </w:t>
      </w:r>
      <w:r w:rsidR="00417F56"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Gaya&lt;/Author&gt;&lt;Year&gt;2006&lt;/Year&gt;&lt;RecNum&gt;115&lt;/RecNum&gt;&lt;DisplayText&gt;Gaya et al. (2006)&lt;/DisplayText&gt;&lt;record&gt;&lt;rec-number&gt;115&lt;/rec-number&gt;&lt;foreign-keys&gt;&lt;key app="EN" db-id="5ppstvsty25vwse2fr3595rixtd9ad5v0rax" timestamp="1557515176"&gt;115&lt;/key&gt;&lt;/foreign-keys&gt;&lt;ref-type name="Journal Article"&gt;17&lt;/ref-type&gt;&lt;contributors&gt;&lt;authors&gt;&lt;author&gt;Gaya, L. G.&lt;/author&gt;&lt;author&gt;Ferraz, J. B. S.&lt;/author&gt;&lt;author&gt;Rezende, F. M.&lt;/author&gt;&lt;author&gt;Mourao, G. B.&lt;/author&gt;&lt;author&gt;Mattos, E. C.&lt;/author&gt;&lt;author&gt;Eler, J. P.&lt;/author&gt;&lt;author&gt;Michelan Filho, T.&lt;/author&gt;&lt;/authors&gt;&lt;/contributors&gt;&lt;titles&gt;&lt;title&gt;Heritability and Genetic Correlation Estimates for Performance and Carcass and Body Composition Traits in a Male Broiler Line&lt;/title&gt;&lt;secondary-title&gt;Poultry Science&lt;/secondary-title&gt;&lt;alt-title&gt;Poultry Science&lt;/alt-title&gt;&lt;/titles&gt;&lt;periodical&gt;&lt;full-title&gt;Poultry Science&lt;/full-title&gt;&lt;/periodical&gt;&lt;alt-periodical&gt;&lt;full-title&gt;Poultry Science&lt;/full-title&gt;&lt;/alt-periodical&gt;&lt;pages&gt;837-843&lt;/pages&gt;&lt;volume&gt;85&lt;/volume&gt;&lt;number&gt;5&lt;/number&gt;&lt;dates&gt;&lt;year&gt;2006&lt;/year&gt;&lt;pub-dates&gt;&lt;date&gt;2006/05/01/&lt;/date&gt;&lt;/pub-dates&gt;&lt;/dates&gt;&lt;isbn&gt;0032-5791, 1525-3171&lt;/isbn&gt;&lt;urls&gt;&lt;related-urls&gt;&lt;url&gt;&lt;style face="underline" font="default" size="100%"&gt;https://academic.oup.com/ps/article-lookup/doi/10.1093/ps/85.5.837&lt;/style&gt;&lt;/url&gt;&lt;/related-urls&gt;&lt;pdf-urls&gt;&lt;url&gt;files/1219/Gaya et al. - 2006 - Heritability and Genetic Correlation Estimates for.pdf&lt;/url&gt;&lt;/pdf-urls&gt;&lt;/urls&gt;&lt;electronic-resource-num&gt;10.1093/ps/85.5.837&lt;/electronic-resource-num&gt;&lt;remote-database-provider&gt;DOI.org (Crossref)&lt;/remote-database-provider&gt;&lt;language&gt;en&lt;/language&gt;&lt;access-date&gt;2019/05/08/23:18:09&lt;/access-date&gt;&lt;/record&gt;&lt;/Cite&gt;&lt;/EndNote&gt;</w:instrText>
      </w:r>
      <w:r w:rsidR="00417F56">
        <w:rPr>
          <w:lang w:eastAsia="zh-TW"/>
        </w:rPr>
        <w:fldChar w:fldCharType="separate"/>
      </w:r>
      <w:r w:rsidR="00BD5A33">
        <w:rPr>
          <w:noProof/>
          <w:lang w:eastAsia="zh-TW"/>
        </w:rPr>
        <w:t>Gaya et al. (2006)</w:t>
      </w:r>
      <w:r w:rsidR="00417F56">
        <w:rPr>
          <w:lang w:eastAsia="zh-TW"/>
        </w:rPr>
        <w:fldChar w:fldCharType="end"/>
      </w:r>
      <w:r w:rsidR="00417F56" w:rsidRPr="00505F56">
        <w:rPr>
          <w:lang w:eastAsia="zh-TW"/>
        </w:rPr>
        <w:t>, 2</w:t>
      </w:r>
      <w:r w:rsidR="00D50BC7">
        <w:rPr>
          <w:lang w:eastAsia="zh-TW"/>
        </w:rPr>
        <w:t>6</w:t>
      </w:r>
      <w:r w:rsidR="00417F56" w:rsidRPr="00505F56">
        <w:rPr>
          <w:lang w:eastAsia="zh-TW"/>
        </w:rPr>
        <w:t>.</w:t>
      </w:r>
      <w:r w:rsidR="009A764F">
        <w:rPr>
          <w:lang w:eastAsia="zh-TW"/>
        </w:rPr>
        <w:t xml:space="preserve"> </w:t>
      </w:r>
      <w:r w:rsidR="00417F56"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Pastuszewska&lt;/Author&gt;&lt;Year&gt;2001&lt;/Year&gt;&lt;RecNum&gt;141&lt;/RecNum&gt;&lt;DisplayText&gt;Pastuszewska et al. (2001)&lt;/DisplayText&gt;&lt;record&gt;&lt;rec-number&gt;141&lt;/rec-number&gt;&lt;foreign-keys&gt;&lt;key app="EN" db-id="5ppstvsty25vwse2fr3595rixtd9ad5v0rax" timestamp="1557515176"&gt;141&lt;/key&gt;&lt;/foreign-keys&gt;&lt;ref-type name="Journal Article"&gt;17&lt;/ref-type&gt;&lt;contributors&gt;&lt;authors&gt;&lt;author&gt;Pastuszewska, Barbara&lt;/author&gt;&lt;author&gt;Smulikowska, Stefania&lt;/author&gt;&lt;author&gt;Wasilewko, Justyna&lt;/author&gt;&lt;author&gt;Buraczewska, Lucyna&lt;/author&gt;&lt;author&gt;Ochtabinska, Anna&lt;/author&gt;&lt;author&gt;Mieczkowska, Anna&lt;/author&gt;&lt;author&gt;Lechowski, R.&lt;/author&gt;&lt;author&gt;Bielecki, W.&lt;/author&gt;&lt;/authors&gt;&lt;/contributors&gt;&lt;titles&gt;&lt;title&gt;Response of animals to dietary gramine. I. performance and selected hematological, biochemical and histological parameters in growing chicken, rats and pigs&lt;/title&gt;&lt;secondary-title&gt;Archiv für Tierernaehrung&lt;/secondary-title&gt;&lt;alt-title&gt;Archiv für Tierernaehrung&lt;/alt-title&gt;&lt;/titles&gt;&lt;periodical&gt;&lt;full-title&gt;Archiv für Tierernaehrung&lt;/full-title&gt;&lt;abbr-1&gt;Archiv für Tierernaehrung&lt;/abbr-1&gt;&lt;/periodical&gt;&lt;alt-periodical&gt;&lt;full-title&gt;Archiv für Tierernaehrung&lt;/full-title&gt;&lt;abbr-1&gt;Archiv für Tierernaehrung&lt;/abbr-1&gt;&lt;/alt-periodical&gt;&lt;pages&gt;1-16&lt;/pages&gt;&lt;volume&gt;55&lt;/volume&gt;&lt;number&gt;1&lt;/number&gt;&lt;dates&gt;&lt;year&gt;2001&lt;/year&gt;&lt;pub-dates&gt;&lt;date&gt;2001/12//&lt;/date&gt;&lt;/pub-dates&gt;&lt;/dates&gt;&lt;isbn&gt;0003-942X&lt;/isbn&gt;&lt;urls&gt;&lt;related-urls&gt;&lt;url&gt;&lt;style face="underline" font="default" size="100%"&gt;http://www.tandfonline.com/doi/abs/10.1080/17450390109386178&lt;/style&gt;&lt;/url&gt;&lt;/related-urls&gt;&lt;pdf-urls&gt;&lt;url&gt;files/1250/Pastuszewska et al. - 2001 - Response of animals to dietary gramine. I. perform.pdf&lt;/url&gt;&lt;/pdf-urls&gt;&lt;/urls&gt;&lt;electronic-resource-num&gt;10.1080/17450390109386178&lt;/electronic-resource-num&gt;&lt;remote-database-provider&gt;DOI.org (Crossref)&lt;/remote-database-provider&gt;&lt;language&gt;en&lt;/language&gt;&lt;access-date&gt;2019/05/08/23:18:55&lt;/access-date&gt;&lt;/record&gt;&lt;/Cite&gt;&lt;/EndNote&gt;</w:instrText>
      </w:r>
      <w:r w:rsidR="00417F56">
        <w:rPr>
          <w:lang w:eastAsia="zh-TW"/>
        </w:rPr>
        <w:fldChar w:fldCharType="separate"/>
      </w:r>
      <w:r w:rsidR="00BD5A33">
        <w:rPr>
          <w:noProof/>
          <w:lang w:eastAsia="zh-TW"/>
        </w:rPr>
        <w:t>Pastuszewska et al. (2001)</w:t>
      </w:r>
      <w:r w:rsidR="00417F56">
        <w:rPr>
          <w:lang w:eastAsia="zh-TW"/>
        </w:rPr>
        <w:fldChar w:fldCharType="end"/>
      </w:r>
      <w:r w:rsidR="00417F56">
        <w:rPr>
          <w:lang w:eastAsia="zh-TW"/>
        </w:rPr>
        <w:t>,</w:t>
      </w:r>
      <w:r w:rsidR="00417F56" w:rsidRPr="00505F56">
        <w:rPr>
          <w:lang w:eastAsia="zh-TW"/>
        </w:rPr>
        <w:t xml:space="preserve"> 2</w:t>
      </w:r>
      <w:r w:rsidR="00D50BC7">
        <w:rPr>
          <w:lang w:eastAsia="zh-TW"/>
        </w:rPr>
        <w:t>7</w:t>
      </w:r>
      <w:r w:rsidR="00417F56" w:rsidRPr="00505F56">
        <w:rPr>
          <w:lang w:eastAsia="zh-TW"/>
        </w:rPr>
        <w:t>.</w:t>
      </w:r>
      <w:r w:rsidR="009A764F">
        <w:rPr>
          <w:lang w:eastAsia="zh-TW"/>
        </w:rPr>
        <w:t xml:space="preserve"> </w:t>
      </w:r>
      <w:r w:rsidR="00417F56">
        <w:rPr>
          <w:lang w:eastAsia="zh-TW"/>
        </w:rPr>
        <w:fldChar w:fldCharType="begin"/>
      </w:r>
      <w:r w:rsidR="00641282">
        <w:rPr>
          <w:lang w:eastAsia="zh-TW"/>
        </w:rPr>
        <w:instrText xml:space="preserve"> ADDIN EN.CITE &lt;EndNote&gt;&lt;Cite AuthorYear="1"&gt;&lt;Author&gt;Tickle&lt;/Author&gt;&lt;Year&gt;2014&lt;/Year&gt;&lt;RecNum&gt;156&lt;/RecNum&gt;&lt;DisplayText&gt;Tickle et al. (2014)&lt;/DisplayText&gt;&lt;record&gt;&lt;rec-number&gt;156&lt;/rec-number&gt;&lt;foreign-keys&gt;&lt;key app="EN" db-id="5ppstvsty25vwse2fr3595rixtd9ad5v0rax" timestamp="1557515176"&gt;156&lt;/key&gt;&lt;/foreign-keys&gt;&lt;ref-type name="Journal Article"&gt;17&lt;/ref-type&gt;&lt;contributors&gt;&lt;authors&gt;&lt;author&gt;Tickle, Peter G.&lt;/author&gt;&lt;author&gt;Paxton, Heather&lt;/author&gt;&lt;author&gt;Rankin, Jeffery W.&lt;/author&gt;&lt;author&gt;Hutchinson, John R.&lt;/author&gt;&lt;author&gt;Codd, Jonathan R.&lt;/author&gt;&lt;/authors&gt;&lt;/contributors&gt;&lt;titles&gt;&lt;title&gt;Anatomical and biomechanical traits of broiler chickens across ontogeny. Part I. Anatomy of the musculoskeletal respiratory apparatus and changes in organ size&lt;/title&gt;&lt;secondary-title&gt;PeerJ&lt;/secondary-title&gt;&lt;/titles&gt;&lt;periodical&gt;&lt;full-title&gt;PeerJ&lt;/full-title&gt;&lt;/periodical&gt;&lt;pages&gt;e432&lt;/pages&gt;&lt;volume&gt;2&lt;/volume&gt;&lt;dates&gt;&lt;year&gt;2014&lt;/year&gt;&lt;pub-dates&gt;&lt;date&gt;2014/07/03/&lt;/date&gt;&lt;/pub-dates&gt;&lt;/dates&gt;&lt;isbn&gt;2167-8359&lt;/isbn&gt;&lt;urls&gt;&lt;related-urls&gt;&lt;url&gt;&lt;style face="underline" font="default" size="100%"&gt;https://peerj.com/articles/432&lt;/style&gt;&lt;/url&gt;&lt;/related-urls&gt;&lt;pdf-urls&gt;&lt;url&gt;files/1156/Tickle et al. - 2014 - Anatomical and biomechanical traits of broiler chi.pdf&lt;/url&gt;&lt;/pdf-urls&gt;&lt;/urls&gt;&lt;electronic-resource-num&gt;10.7717/peerj.432&lt;/electronic-resource-num&gt;&lt;remote-database-provider&gt;DOI.org (Crossref)&lt;/remote-database-provider&gt;&lt;language&gt;en&lt;/language&gt;&lt;access-date&gt;2019/05/08/23:16:47&lt;/access-date&gt;&lt;/record&gt;&lt;/Cite&gt;&lt;/EndNote&gt;</w:instrText>
      </w:r>
      <w:r w:rsidR="00417F56">
        <w:rPr>
          <w:lang w:eastAsia="zh-TW"/>
        </w:rPr>
        <w:fldChar w:fldCharType="separate"/>
      </w:r>
      <w:r w:rsidR="00BD5A33">
        <w:rPr>
          <w:noProof/>
          <w:lang w:eastAsia="zh-TW"/>
        </w:rPr>
        <w:t>Tickle et al. (2014)</w:t>
      </w:r>
      <w:r w:rsidR="00417F56">
        <w:rPr>
          <w:lang w:eastAsia="zh-TW"/>
        </w:rPr>
        <w:fldChar w:fldCharType="end"/>
      </w:r>
      <w:r w:rsidR="00417F56" w:rsidRPr="00505F56">
        <w:rPr>
          <w:lang w:eastAsia="zh-TW"/>
        </w:rPr>
        <w:t>, 2</w:t>
      </w:r>
      <w:r w:rsidR="00D50BC7">
        <w:rPr>
          <w:lang w:eastAsia="zh-TW"/>
        </w:rPr>
        <w:t>8</w:t>
      </w:r>
      <w:r w:rsidR="00417F56" w:rsidRPr="00505F56">
        <w:rPr>
          <w:lang w:eastAsia="zh-TW"/>
        </w:rPr>
        <w:t>.</w:t>
      </w:r>
      <w:r w:rsidR="009A764F">
        <w:rPr>
          <w:lang w:eastAsia="zh-TW"/>
        </w:rPr>
        <w:t xml:space="preserve"> </w:t>
      </w:r>
      <w:r w:rsidR="00417F56">
        <w:rPr>
          <w:lang w:eastAsia="zh-TW"/>
        </w:rPr>
        <w:fldChar w:fldCharType="begin"/>
      </w:r>
      <w:r w:rsidR="00415B2F">
        <w:rPr>
          <w:lang w:eastAsia="zh-TW"/>
        </w:rPr>
        <w:instrText xml:space="preserve"> ADDIN EN.CITE &lt;EndNote&gt;&lt;Cite AuthorYear="1"&gt;&lt;Author&gt;Glahn&lt;/Author&gt;&lt;Year&gt;1990&lt;/Year&gt;&lt;RecNum&gt;117&lt;/RecNum&gt;&lt;DisplayText&gt;Glahn, Beers, Bottje, Wideman, and Huff (1990)&lt;/DisplayText&gt;&lt;record&gt;&lt;rec-number&gt;117&lt;/rec-number&gt;&lt;foreign-keys&gt;&lt;key app="EN" db-id="5ppstvsty25vwse2fr3595rixtd9ad5v0rax" timestamp="1557515176"&gt;117&lt;/key&gt;&lt;/foreign-keys&gt;&lt;ref-type name="Journal Article"&gt;17&lt;/ref-type&gt;&lt;contributors&gt;&lt;authors&gt;&lt;author&gt;Glahn, R. P.&lt;/author&gt;&lt;author&gt;Beers, K. W.&lt;/author&gt;&lt;author&gt;Bottje, W. G.&lt;/author&gt;&lt;author&gt;Wideman, R. F.&lt;/author&gt;&lt;author&gt;Huff, W. E.&lt;/author&gt;&lt;/authors&gt;&lt;/contributors&gt;&lt;titles&gt;&lt;title&gt;Research Note: Altered Renal Function in Broilers During Aflatoxicosis&lt;/title&gt;&lt;secondary-title&gt;Poultry Science&lt;/secondary-title&gt;&lt;alt-title&gt;Poultry Science&lt;/alt-title&gt;&lt;short-title&gt;Research Note&lt;/short-title&gt;&lt;/titles&gt;&lt;periodical&gt;&lt;full-title&gt;Poultry Science&lt;/full-title&gt;&lt;/periodical&gt;&lt;alt-periodical&gt;&lt;full-title&gt;Poultry Science&lt;/full-title&gt;&lt;/alt-periodical&gt;&lt;pages&gt;1796-1799&lt;/pages&gt;&lt;volume&gt;69&lt;/volume&gt;&lt;number&gt;10&lt;/number&gt;&lt;dates&gt;&lt;year&gt;1990&lt;/year&gt;&lt;pub-dates&gt;&lt;date&gt;1990/10/01/&lt;/date&gt;&lt;/pub-dates&gt;&lt;/dates&gt;&lt;isbn&gt;0032-5791, 1525-3171&lt;/isbn&gt;&lt;urls&gt;&lt;related-urls&gt;&lt;url&gt;&lt;style face="underline" font="default" size="100%"&gt;https://academic.oup.com/ps/article-lookup/doi/10.3382/ps.0691796&lt;/style&gt;&lt;/url&gt;&lt;/related-urls&gt;&lt;pdf-urls&gt;&lt;url&gt;files/1223/Glahn et al. - 1990 - Research Note Altered Renal Function in Broilers .pdf&lt;/url&gt;&lt;/pdf-urls&gt;&lt;/urls&gt;&lt;electronic-resource-num&gt;10.3382/ps.0691796&lt;/electronic-resource-num&gt;&lt;remote-database-provider&gt;DOI.org (Crossref)&lt;/remote-database-provider&gt;&lt;language&gt;en&lt;/language&gt;&lt;access-date&gt;2019/05/08/23:18:14&lt;/access-date&gt;&lt;/record&gt;&lt;/Cite&gt;&lt;/EndNote&gt;</w:instrText>
      </w:r>
      <w:r w:rsidR="00417F56">
        <w:rPr>
          <w:lang w:eastAsia="zh-TW"/>
        </w:rPr>
        <w:fldChar w:fldCharType="separate"/>
      </w:r>
      <w:r w:rsidR="00415B2F">
        <w:rPr>
          <w:noProof/>
          <w:lang w:eastAsia="zh-TW"/>
        </w:rPr>
        <w:t>Glahn, Beers, Bottje, Wideman, and Huff (1990)</w:t>
      </w:r>
      <w:r w:rsidR="00417F56">
        <w:rPr>
          <w:lang w:eastAsia="zh-TW"/>
        </w:rPr>
        <w:fldChar w:fldCharType="end"/>
      </w:r>
      <w:r w:rsidR="00417F56" w:rsidRPr="00505F56">
        <w:rPr>
          <w:lang w:eastAsia="zh-TW"/>
        </w:rPr>
        <w:t xml:space="preserve">, </w:t>
      </w:r>
      <w:r w:rsidR="00D50BC7">
        <w:rPr>
          <w:lang w:eastAsia="zh-TW"/>
        </w:rPr>
        <w:t>29</w:t>
      </w:r>
      <w:r w:rsidR="00417F56" w:rsidRPr="00505F56">
        <w:rPr>
          <w:lang w:eastAsia="zh-TW"/>
        </w:rPr>
        <w:t>.</w:t>
      </w:r>
      <w:r w:rsidR="009A764F">
        <w:rPr>
          <w:lang w:eastAsia="zh-TW"/>
        </w:rPr>
        <w:t xml:space="preserve"> </w:t>
      </w:r>
      <w:r w:rsidR="00417F56"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Dyubele&lt;/Author&gt;&lt;Year&gt;2010&lt;/Year&gt;&lt;RecNum&gt;111&lt;/RecNum&gt;&lt;DisplayText&gt;Dyubele, Muchenje, Nkukwana, and Chimonyo (2010)&lt;/DisplayText&gt;&lt;record&gt;&lt;rec-number&gt;111&lt;/rec-number&gt;&lt;foreign-keys&gt;&lt;key app="EN" db-id="5ppstvsty25vwse2fr3595rixtd9ad5v0rax" timestamp="1557515176"&gt;111&lt;/key&gt;&lt;/foreign-keys&gt;&lt;ref-type name="Journal Article"&gt;17&lt;/ref-type&gt;&lt;contributors&gt;&lt;authors&gt;&lt;author&gt;Dyubele, N. L.&lt;/author&gt;&lt;author&gt;Muchenje, V.&lt;/author&gt;&lt;author&gt;Nkukwana, T. T.&lt;/author&gt;&lt;author&gt;Chimonyo, M.&lt;/author&gt;&lt;/authors&gt;&lt;/contributors&gt;&lt;titles&gt;&lt;title&gt;Consumer sensory characteristics of broiler and indigenous chicken meat: A South African example&lt;/title&gt;&lt;secondary-title&gt;Food Quality and Preference&lt;/secondary-title&gt;&lt;alt-title&gt;Food Quality and Preference&lt;/alt-title&gt;&lt;short-title&gt;Consumer sensory characteristics of broiler and indigenous chicken meat&lt;/short-title&gt;&lt;/titles&gt;&lt;periodical&gt;&lt;full-title&gt;Food Quality and Preference&lt;/full-title&gt;&lt;abbr-1&gt;Food Quality and Preference&lt;/abbr-1&gt;&lt;/periodical&gt;&lt;alt-periodical&gt;&lt;full-title&gt;Food Quality and Preference&lt;/full-title&gt;&lt;abbr-1&gt;Food Quality and Preference&lt;/abbr-1&gt;&lt;/alt-periodical&gt;&lt;pages&gt;815-819&lt;/pages&gt;&lt;volume&gt;21&lt;/volume&gt;&lt;number&gt;7&lt;/number&gt;&lt;dates&gt;&lt;year&gt;2010&lt;/year&gt;&lt;pub-dates&gt;&lt;date&gt;2010/10//&lt;/date&gt;&lt;/pub-dates&gt;&lt;/dates&gt;&lt;isbn&gt;09503293&lt;/isbn&gt;&lt;urls&gt;&lt;related-urls&gt;&lt;url&gt;&lt;style face="underline" font="default" size="100%"&gt;https://linkinghub.elsevier.com/retrieve/pii/S0950329310000662&lt;/style&gt;&lt;/url&gt;&lt;/related-urls&gt;&lt;pdf-urls&gt;&lt;url&gt;files/1215/Dyubele et al. - 2010 - Consumer sensory characteristics of broiler and in.pdf&lt;/url&gt;&lt;/pdf-urls&gt;&lt;/urls&gt;&lt;electronic-resource-num&gt;10.1016/j.foodqual.2010.04.005&lt;/electronic-resource-num&gt;&lt;remote-database-provider&gt;DOI.org (Crossref)&lt;/remote-database-provider&gt;&lt;language&gt;en&lt;/language&gt;&lt;access-date&gt;2019/05/08/23:18:03&lt;/access-date&gt;&lt;/record&gt;&lt;/Cite&gt;&lt;/EndNote&gt;</w:instrText>
      </w:r>
      <w:r w:rsidR="00417F56">
        <w:rPr>
          <w:lang w:eastAsia="zh-TW"/>
        </w:rPr>
        <w:fldChar w:fldCharType="separate"/>
      </w:r>
      <w:r w:rsidR="00BD5A33">
        <w:rPr>
          <w:noProof/>
          <w:lang w:eastAsia="zh-TW"/>
        </w:rPr>
        <w:t>Dyubele, Muchenje, Nkukwana, and Chimonyo (2010)</w:t>
      </w:r>
      <w:r w:rsidR="00417F56">
        <w:rPr>
          <w:lang w:eastAsia="zh-TW"/>
        </w:rPr>
        <w:fldChar w:fldCharType="end"/>
      </w:r>
      <w:r w:rsidR="00417F56" w:rsidRPr="00505F56">
        <w:rPr>
          <w:lang w:eastAsia="zh-TW"/>
        </w:rPr>
        <w:t xml:space="preserve">, </w:t>
      </w:r>
      <w:r w:rsidR="001B16A3">
        <w:rPr>
          <w:lang w:eastAsia="zh-TW"/>
        </w:rPr>
        <w:t>30</w:t>
      </w:r>
      <w:r w:rsidR="00417F56" w:rsidRPr="001B16A3">
        <w:rPr>
          <w:lang w:eastAsia="zh-TW"/>
        </w:rPr>
        <w:t>.</w:t>
      </w:r>
      <w:r w:rsidR="009A764F" w:rsidRPr="001B16A3">
        <w:rPr>
          <w:lang w:eastAsia="zh-TW"/>
        </w:rPr>
        <w:t xml:space="preserve"> </w:t>
      </w:r>
      <w:r w:rsidR="00417F56" w:rsidRPr="002C228E">
        <w:rPr>
          <w:lang w:eastAsia="zh-TW"/>
        </w:rPr>
        <w:fldChar w:fldCharType="begin"/>
      </w:r>
      <w:r w:rsidR="00BD5A33" w:rsidRPr="001B16A3">
        <w:rPr>
          <w:lang w:eastAsia="zh-TW"/>
        </w:rPr>
        <w:instrText xml:space="preserve"> ADDIN EN.CITE &lt;EndNote&gt;&lt;Cite AuthorYear="1"&gt;&lt;Author&gt;O&amp;apos;Hea&lt;/Author&gt;&lt;Year&gt;1969&lt;/Year&gt;&lt;RecNum&gt;139&lt;/RecNum&gt;&lt;DisplayText&gt;O&amp;apos;Hea and Leveille (1969)&lt;/DisplayText&gt;&lt;record&gt;&lt;rec-number&gt;139&lt;/rec-number&gt;&lt;foreign-keys&gt;&lt;key app="EN" db-id="5ppstvsty25vwse2fr3595rixtd9ad5v0rax" timestamp="1557515176"&gt;139&lt;/key&gt;&lt;/foreign-keys&gt;&lt;ref-type name="Journal Article"&gt;17&lt;/ref-type&gt;&lt;contributors&gt;&lt;authors&gt;&lt;author&gt;O&amp;apos;Hea, E. K.&lt;/author&gt;&lt;author&gt;Leveille, G. A.&lt;/author&gt;&lt;/authors&gt;&lt;/contributors&gt;&lt;titles&gt;&lt;title&gt;Lipid biosynthesis and transport in the domestic chick (Gallus domesticus)&lt;/title&gt;&lt;secondary-title&gt;Comparative Biochemistry and Physiology&lt;/secondary-title&gt;&lt;alt-title&gt;Comparative Biochemistry and Physiology&lt;/alt-title&gt;&lt;/titles&gt;&lt;periodical&gt;&lt;full-title&gt;Comparative Biochemistry and Physiology&lt;/full-title&gt;&lt;abbr-1&gt;Comparative Biochemistry and Physiology&lt;/abbr-1&gt;&lt;/periodical&gt;&lt;alt-periodical&gt;&lt;full-title&gt;Comparative Biochemistry and Physiology&lt;/full-title&gt;&lt;abbr-1&gt;Comparative Biochemistry and Physiology&lt;/abbr-1&gt;&lt;/alt-periodical&gt;&lt;pages&gt;149-159&lt;/pages&gt;&lt;volume&gt;30&lt;/volume&gt;&lt;number&gt;1&lt;/number&gt;&lt;dates&gt;&lt;year&gt;1969&lt;/year&gt;&lt;pub-dates&gt;&lt;date&gt;1969/07//&lt;/date&gt;&lt;/pub-dates&gt;&lt;/dates&gt;&lt;isbn&gt;0010406X&lt;/isbn&gt;&lt;urls&gt;&lt;related-urls&gt;&lt;url&gt;&lt;style face="underline" font="default" size="100%"&gt;https://linkinghub.elsevier.com/retrieve/pii/0010406X69913097&lt;/style&gt;&lt;/url&gt;&lt;/related-urls&gt;&lt;pdf-urls&gt;&lt;url&gt;files/1247/O&amp;apos;Hea and Leveille - 1969 - Lipid biosynthesis and transport in the domestic c.pdf&lt;/url&gt;&lt;/pdf-urls&gt;&lt;/urls&gt;&lt;electronic-resource-num&gt;10.1016/0010-406X(69)91309-7&lt;/electronic-resource-num&gt;&lt;remote-database-provider&gt;DOI.org (Crossref)&lt;/remote-database-provider&gt;&lt;language&gt;en&lt;/language&gt;&lt;access-date&gt;2019/05/08/23:18:50&lt;/access-date&gt;&lt;/record&gt;&lt;/Cite&gt;&lt;/EndNote&gt;</w:instrText>
      </w:r>
      <w:r w:rsidR="00417F56" w:rsidRPr="002C228E">
        <w:rPr>
          <w:lang w:eastAsia="zh-TW"/>
        </w:rPr>
        <w:fldChar w:fldCharType="separate"/>
      </w:r>
      <w:r w:rsidR="00BD5A33" w:rsidRPr="001B16A3">
        <w:rPr>
          <w:noProof/>
          <w:lang w:eastAsia="zh-TW"/>
        </w:rPr>
        <w:t>O'Hea and Leveille (1969)</w:t>
      </w:r>
      <w:r w:rsidR="00417F56" w:rsidRPr="002C228E">
        <w:rPr>
          <w:lang w:eastAsia="zh-TW"/>
        </w:rPr>
        <w:fldChar w:fldCharType="end"/>
      </w:r>
      <w:r w:rsidR="00417F56" w:rsidRPr="00505F56">
        <w:rPr>
          <w:lang w:eastAsia="zh-TW"/>
        </w:rPr>
        <w:t>, 3</w:t>
      </w:r>
      <w:r w:rsidR="001B16A3">
        <w:rPr>
          <w:lang w:eastAsia="zh-TW"/>
        </w:rPr>
        <w:t>1</w:t>
      </w:r>
      <w:r w:rsidR="00417F56" w:rsidRPr="00505F56">
        <w:rPr>
          <w:lang w:eastAsia="zh-TW"/>
        </w:rPr>
        <w:t>.</w:t>
      </w:r>
      <w:r w:rsidR="009A764F">
        <w:rPr>
          <w:lang w:eastAsia="zh-TW"/>
        </w:rPr>
        <w:t xml:space="preserve"> </w:t>
      </w:r>
      <w:r w:rsidR="00417F56"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Çabuk&lt;/Author&gt;&lt;Year&gt;2006&lt;/Year&gt;&lt;RecNum&gt;97&lt;/RecNum&gt;&lt;DisplayText&gt;Çabuk, Bozkurt, Alçiçek, Akbaþ, and Küçükyýlmaz (2006)&lt;/DisplayText&gt;&lt;record&gt;&lt;rec-number&gt;97&lt;/rec-number&gt;&lt;foreign-keys&gt;&lt;key app="EN" db-id="5ppstvsty25vwse2fr3595rixtd9ad5v0rax" timestamp="1557515176"&gt;97&lt;/key&gt;&lt;/foreign-keys&gt;&lt;ref-type name="Journal Article"&gt;17&lt;/ref-type&gt;&lt;contributors&gt;&lt;authors&gt;&lt;author&gt;Çabuk, M.&lt;/author&gt;&lt;author&gt;Bozkurt, M.&lt;/author&gt;&lt;author&gt;Alçiçek, A.&lt;/author&gt;&lt;author&gt;Akbaþ, Y.&lt;/author&gt;&lt;author&gt;Küçükyýlmaz, K.&lt;/author&gt;&lt;/authors&gt;&lt;/contributors&gt;&lt;titles&gt;&lt;title&gt;Effect of a herbal essential oil mixture on growth and internal organ weight of broilers from young and old breeder flocks&lt;/title&gt;&lt;secondary-title&gt;South African Journal of Animal Science&lt;/secondary-title&gt;&lt;alt-title&gt;SA J. An. Sci.&lt;/alt-title&gt;&lt;/titles&gt;&lt;periodical&gt;&lt;full-title&gt;South African Journal of Animal Science&lt;/full-title&gt;&lt;abbr-1&gt;SA J. An. Sci.&lt;/abbr-1&gt;&lt;/periodical&gt;&lt;alt-periodical&gt;&lt;full-title&gt;South African Journal of Animal Science&lt;/full-title&gt;&lt;abbr-1&gt;SA J. An. Sci.&lt;/abbr-1&gt;&lt;/alt-periodical&gt;&lt;pages&gt;135-141&lt;/pages&gt;&lt;volume&gt;36&lt;/volume&gt;&lt;number&gt;2&lt;/number&gt;&lt;dates&gt;&lt;year&gt;2006&lt;/year&gt;&lt;pub-dates&gt;&lt;date&gt;2006/10/03/&lt;/date&gt;&lt;/pub-dates&gt;&lt;/dates&gt;&lt;isbn&gt;2221-4062, 0375-1589&lt;/isbn&gt;&lt;urls&gt;&lt;related-urls&gt;&lt;url&gt;&lt;style face="underline" font="default" size="100%"&gt;http://www.ajol.info/index.php/sajas/article/view/3996&lt;/style&gt;&lt;/url&gt;&lt;/related-urls&gt;&lt;pdf-urls&gt;&lt;url&gt;files/1205/Çabuk et al. - 2006 - Effect of a herbal essential oil mixture on growth.pdf&lt;/url&gt;&lt;/pdf-urls&gt;&lt;/urls&gt;&lt;electronic-resource-num&gt;10.4314/sajas.v36i2.3996&lt;/electronic-resource-num&gt;&lt;remote-database-provider&gt;DOI.org (Crossref)&lt;/remote-database-provider&gt;&lt;language&gt;en&lt;/language&gt;&lt;access-date&gt;2019/05/08/23:17:48&lt;/access-date&gt;&lt;/record&gt;&lt;/Cite&gt;&lt;/EndNote&gt;</w:instrText>
      </w:r>
      <w:r w:rsidR="00417F56">
        <w:rPr>
          <w:lang w:eastAsia="zh-TW"/>
        </w:rPr>
        <w:fldChar w:fldCharType="separate"/>
      </w:r>
      <w:r w:rsidR="00BD5A33">
        <w:rPr>
          <w:noProof/>
          <w:lang w:eastAsia="zh-TW"/>
        </w:rPr>
        <w:t>Çabuk, Bozkurt, Alçiçek, Akbaþ, and Küçükyýlmaz (2006)</w:t>
      </w:r>
      <w:r w:rsidR="00417F56">
        <w:rPr>
          <w:lang w:eastAsia="zh-TW"/>
        </w:rPr>
        <w:fldChar w:fldCharType="end"/>
      </w:r>
      <w:r w:rsidR="00417F56" w:rsidRPr="00505F56">
        <w:rPr>
          <w:lang w:eastAsia="zh-TW"/>
        </w:rPr>
        <w:t>, 3</w:t>
      </w:r>
      <w:r w:rsidR="001B16A3">
        <w:rPr>
          <w:lang w:eastAsia="zh-TW"/>
        </w:rPr>
        <w:t>2</w:t>
      </w:r>
      <w:r w:rsidR="00417F56" w:rsidRPr="00505F56">
        <w:rPr>
          <w:lang w:eastAsia="zh-TW"/>
        </w:rPr>
        <w:t>.</w:t>
      </w:r>
      <w:r w:rsidR="009A764F">
        <w:rPr>
          <w:lang w:eastAsia="zh-TW"/>
        </w:rPr>
        <w:t xml:space="preserve"> </w:t>
      </w:r>
      <w:r w:rsidR="00417F56"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Józefiak&lt;/Author&gt;&lt;Year&gt;2006&lt;/Year&gt;&lt;RecNum&gt;125&lt;/RecNum&gt;&lt;DisplayText&gt;Józefiak et al. (2006)&lt;/DisplayText&gt;&lt;record&gt;&lt;rec-number&gt;125&lt;/rec-number&gt;&lt;foreign-keys&gt;&lt;key app="EN" db-id="5ppstvsty25vwse2fr3595rixtd9ad5v0rax" timestamp="1557515176"&gt;125&lt;/key&gt;&lt;/foreign-keys&gt;&lt;ref-type name="Journal Article"&gt;17&lt;/ref-type&gt;&lt;contributors&gt;&lt;authors&gt;&lt;author&gt;Józefiak, D.&lt;/author&gt;&lt;author&gt;Rutkowski, A.&lt;/author&gt;&lt;author&gt;Jensen, B. B.&lt;/author&gt;&lt;author&gt;Engberg, R. M.&lt;/author&gt;&lt;/authors&gt;&lt;/contributors&gt;&lt;titles&gt;&lt;title&gt;The effect of #-glucanase supplementation of barleyand oat-based diets on growth performance and fermentation in broiler chicken gastrointestinal tract&lt;/title&gt;&lt;secondary-title&gt;British Poultry Science&lt;/secondary-title&gt;&lt;alt-title&gt;British Poultry Science&lt;/alt-title&gt;&lt;/titles&gt;&lt;periodical&gt;&lt;full-title&gt;British Poultry Science&lt;/full-title&gt;&lt;abbr-1&gt;British Poultry Science&lt;/abbr-1&gt;&lt;/periodical&gt;&lt;alt-periodical&gt;&lt;full-title&gt;British Poultry Science&lt;/full-title&gt;&lt;abbr-1&gt;British Poultry Science&lt;/abbr-1&gt;&lt;/alt-periodical&gt;&lt;pages&gt;57-64&lt;/pages&gt;&lt;volume&gt;47&lt;/volume&gt;&lt;number&gt;1&lt;/number&gt;&lt;dates&gt;&lt;year&gt;2006&lt;/year&gt;&lt;pub-dates&gt;&lt;date&gt;2006/02//&lt;/date&gt;&lt;/pub-dates&gt;&lt;/dates&gt;&lt;isbn&gt;0007-1668, 1466-1799&lt;/isbn&gt;&lt;urls&gt;&lt;related-urls&gt;&lt;url&gt;&lt;style face="underline" font="default" size="100%"&gt;http://www.tandfonline.com/doi/full/10.1080/00071660500475145&lt;/style&gt;&lt;/url&gt;&lt;/related-urls&gt;&lt;pdf-urls&gt;&lt;url&gt;files/1229/Józefiak et al. - 2006 - The effect of -glucanase supplementation of barl.pdf&lt;/url&gt;&lt;/pdf-urls&gt;&lt;/urls&gt;&lt;electronic-resource-num&gt;10.1080/00071660500475145&lt;/electronic-resource-num&gt;&lt;remote-database-provider&gt;DOI.org (Crossref)&lt;/remote-database-provider&gt;&lt;language&gt;en&lt;/language&gt;&lt;access-date&gt;2019/05/08/23:18:24&lt;/access-date&gt;&lt;/record&gt;&lt;/Cite&gt;&lt;/EndNote&gt;</w:instrText>
      </w:r>
      <w:r w:rsidR="00417F56">
        <w:rPr>
          <w:lang w:eastAsia="zh-TW"/>
        </w:rPr>
        <w:fldChar w:fldCharType="separate"/>
      </w:r>
      <w:r w:rsidR="00BD5A33">
        <w:rPr>
          <w:noProof/>
          <w:lang w:eastAsia="zh-TW"/>
        </w:rPr>
        <w:t>Józefiak et al. (2006)</w:t>
      </w:r>
      <w:r w:rsidR="00417F56">
        <w:rPr>
          <w:lang w:eastAsia="zh-TW"/>
        </w:rPr>
        <w:fldChar w:fldCharType="end"/>
      </w:r>
      <w:r w:rsidR="00417F56" w:rsidRPr="00505F56">
        <w:rPr>
          <w:lang w:eastAsia="zh-TW"/>
        </w:rPr>
        <w:t>, 3</w:t>
      </w:r>
      <w:r w:rsidR="001B16A3">
        <w:rPr>
          <w:lang w:eastAsia="zh-TW"/>
        </w:rPr>
        <w:t>3</w:t>
      </w:r>
      <w:r w:rsidR="00417F56" w:rsidRPr="00505F56">
        <w:rPr>
          <w:lang w:eastAsia="zh-TW"/>
        </w:rPr>
        <w:t>.</w:t>
      </w:r>
      <w:r w:rsidR="00417F56"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Khosravinia&lt;/Author&gt;&lt;Year&gt;2016&lt;/Year&gt;&lt;RecNum&gt;128&lt;/RecNum&gt;&lt;DisplayText&gt;Khosravinia (2016)&lt;/DisplayText&gt;&lt;record&gt;&lt;rec-number&gt;128&lt;/rec-number&gt;&lt;foreign-keys&gt;&lt;key app="EN" db-id="5ppstvsty25vwse2fr3595rixtd9ad5v0rax" timestamp="1557515176"&gt;128&lt;/key&gt;&lt;/foreign-keys&gt;&lt;ref-type name="Journal Article"&gt;17&lt;/ref-type&gt;&lt;contributors&gt;&lt;authors&gt;&lt;author&gt;Khosravinia, H.&lt;/author&gt;&lt;/authors&gt;&lt;/contributors&gt;&lt;titles&gt;&lt;title&gt;Mortality, production performance, water intake and organ weight of the heat stressed broiler chicken given savory ( &amp;lt;i&amp;gt;Satureja khuzistanica&amp;lt;/i&amp;gt; ) essential oils through drinking water&lt;/title&gt;&lt;secondary-title&gt;Journal of Applied Animal Research&lt;/secondary-title&gt;&lt;alt-title&gt;Journal of Applied Animal Research&lt;/alt-title&gt;&lt;/titles&gt;&lt;periodical&gt;&lt;full-title&gt;Journal of Applied Animal Research&lt;/full-title&gt;&lt;abbr-1&gt;Journal of Applied Animal Research&lt;/abbr-1&gt;&lt;/periodical&gt;&lt;alt-periodical&gt;&lt;full-title&gt;Journal of Applied Animal Research&lt;/full-title&gt;&lt;abbr-1&gt;Journal of Applied Animal Research&lt;/abbr-1&gt;&lt;/alt-periodical&gt;&lt;pages&gt;273-280&lt;/pages&gt;&lt;volume&gt;44&lt;/volume&gt;&lt;number&gt;1&lt;/number&gt;&lt;dates&gt;&lt;year&gt;2016&lt;/year&gt;&lt;pub-dates&gt;&lt;date&gt;2016/01//&lt;/date&gt;&lt;/pub-dates&gt;&lt;/dates&gt;&lt;isbn&gt;0971-2119, 0974-1844&lt;/isbn&gt;&lt;urls&gt;&lt;related-urls&gt;&lt;url&gt;&lt;style face="underline" font="default" size="100%"&gt;http://www.tandfonline.com/doi/full/10.1080/09712119.2015.1031781&lt;/style&gt;&lt;/url&gt;&lt;/related-urls&gt;&lt;pdf-urls&gt;&lt;url&gt;files/1235/Khosravinia - 2016 - Mortality, production performance, water intake an.pdf&lt;/url&gt;&lt;/pdf-urls&gt;&lt;/urls&gt;&lt;electronic-resource-num&gt;10.1080/09712119.2015.1031781&lt;/electronic-resource-num&gt;&lt;remote-database-provider&gt;DOI.org (Crossref)&lt;/remote-database-provider&gt;&lt;language&gt;en&lt;/language&gt;&lt;access-date&gt;2019/05/08/23:18:33&lt;/access-date&gt;&lt;/record&gt;&lt;/Cite&gt;&lt;/EndNote&gt;</w:instrText>
      </w:r>
      <w:r w:rsidR="00417F56">
        <w:rPr>
          <w:lang w:eastAsia="zh-TW"/>
        </w:rPr>
        <w:fldChar w:fldCharType="separate"/>
      </w:r>
      <w:r w:rsidR="00BD5A33">
        <w:rPr>
          <w:noProof/>
          <w:lang w:eastAsia="zh-TW"/>
        </w:rPr>
        <w:t>Khosravinia (2016)</w:t>
      </w:r>
      <w:r w:rsidR="00417F56">
        <w:rPr>
          <w:lang w:eastAsia="zh-TW"/>
        </w:rPr>
        <w:fldChar w:fldCharType="end"/>
      </w:r>
      <w:r w:rsidR="00417F56" w:rsidRPr="00505F56">
        <w:rPr>
          <w:lang w:eastAsia="zh-TW"/>
        </w:rPr>
        <w:t>, 3</w:t>
      </w:r>
      <w:r w:rsidR="001B16A3">
        <w:rPr>
          <w:lang w:eastAsia="zh-TW"/>
        </w:rPr>
        <w:t>4</w:t>
      </w:r>
      <w:r w:rsidR="00417F56" w:rsidRPr="00505F56">
        <w:rPr>
          <w:lang w:eastAsia="zh-TW"/>
        </w:rPr>
        <w:t>.</w:t>
      </w:r>
      <w:r w:rsidR="00605574">
        <w:rPr>
          <w:lang w:eastAsia="zh-TW"/>
        </w:rPr>
        <w:t xml:space="preserve"> </w:t>
      </w:r>
      <w:r w:rsidR="00605574"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Wideman Jr&lt;/Author&gt;&lt;Year&gt;1996&lt;/Year&gt;&lt;RecNum&gt;225&lt;/RecNum&gt;&lt;DisplayText&gt;R. Wideman Jr et al. (1996)&lt;/DisplayText&gt;&lt;record&gt;&lt;rec-number&gt;225&lt;/rec-number&gt;&lt;foreign-keys&gt;&lt;key app="EN" db-id="5ppstvsty25vwse2fr3595rixtd9ad5v0rax" timestamp="1576032283"&gt;225&lt;/key&gt;&lt;/foreign-keys&gt;&lt;ref-type name="Journal Article"&gt;17&lt;/ref-type&gt;&lt;contributors&gt;&lt;authors&gt;&lt;author&gt;Wideman Jr, RF&lt;/author&gt;&lt;author&gt;Kirby, YK&lt;/author&gt;&lt;author&gt;Tackett, CD&lt;/author&gt;&lt;author&gt;Marson, NE&lt;/author&gt;&lt;author&gt;McNew, RW&lt;/author&gt;&lt;/authors&gt;&lt;/contributors&gt;&lt;titles&gt;&lt;title&gt;Cardio-pulmonary function during acute unilateral occlusion of the pulmonary artery in broilers fed diets containing normal or high levels of arginine-HCl&lt;/title&gt;&lt;secondary-title&gt;Poultry Science&lt;/secondary-title&gt;&lt;/titles&gt;&lt;periodical&gt;&lt;full-title&gt;Poultry Science&lt;/full-title&gt;&lt;/periodical&gt;&lt;pages&gt;1587-1602&lt;/pages&gt;&lt;volume&gt;75&lt;/volume&gt;&lt;number&gt;12&lt;/number&gt;&lt;dates&gt;&lt;year&gt;1996&lt;/year&gt;&lt;/dates&gt;&lt;isbn&gt;1525-3171&lt;/isbn&gt;&lt;urls&gt;&lt;/urls&gt;&lt;/record&gt;&lt;/Cite&gt;&lt;/EndNote&gt;</w:instrText>
      </w:r>
      <w:r w:rsidR="00605574">
        <w:rPr>
          <w:lang w:eastAsia="zh-TW"/>
        </w:rPr>
        <w:fldChar w:fldCharType="separate"/>
      </w:r>
      <w:r w:rsidR="00BD5A33">
        <w:rPr>
          <w:noProof/>
          <w:lang w:eastAsia="zh-TW"/>
        </w:rPr>
        <w:t>R. Wideman Jr et al. (1996)</w:t>
      </w:r>
      <w:r w:rsidR="00605574">
        <w:rPr>
          <w:lang w:eastAsia="zh-TW"/>
        </w:rPr>
        <w:fldChar w:fldCharType="end"/>
      </w:r>
      <w:r w:rsidR="00417F56" w:rsidRPr="00505F56">
        <w:rPr>
          <w:lang w:eastAsia="zh-TW"/>
        </w:rPr>
        <w:t xml:space="preserve">, </w:t>
      </w:r>
      <w:r w:rsidR="001B16A3">
        <w:rPr>
          <w:lang w:eastAsia="zh-TW"/>
        </w:rPr>
        <w:t>35</w:t>
      </w:r>
      <w:r w:rsidR="00417F56" w:rsidRPr="00505F56">
        <w:rPr>
          <w:lang w:eastAsia="zh-TW"/>
        </w:rPr>
        <w:t>.</w:t>
      </w:r>
      <w:r w:rsidR="00752341">
        <w:rPr>
          <w:lang w:eastAsia="zh-TW"/>
        </w:rPr>
        <w:t xml:space="preserve"> </w:t>
      </w:r>
      <w:r w:rsidR="00752341"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Wideman Jr&lt;/Author&gt;&lt;Year&gt;1999&lt;/Year&gt;&lt;RecNum&gt;226&lt;/RecNum&gt;&lt;DisplayText&gt;R. F. Wideman Jr (1999)&lt;/DisplayText&gt;&lt;record&gt;&lt;rec-number&gt;226&lt;/rec-number&gt;&lt;foreign-keys&gt;&lt;key app="EN" db-id="5ppstvsty25vwse2fr3595rixtd9ad5v0rax" timestamp="1576032418"&gt;226&lt;/key&gt;&lt;/foreign-keys&gt;&lt;ref-type name="Journal Article"&gt;17&lt;/ref-type&gt;&lt;contributors&gt;&lt;authors&gt;&lt;author&gt;Wideman Jr, ROBERT F&lt;/author&gt;&lt;/authors&gt;&lt;/contributors&gt;&lt;titles&gt;&lt;title&gt;Cardiac output in four-, five-, and six-week-old broilers, and hemodynamic responses to intravenous injections of epinephrine&lt;/title&gt;&lt;secondary-title&gt;Poultry science&lt;/secondary-title&gt;&lt;/titles&gt;&lt;periodical&gt;&lt;full-title&gt;Poultry Science&lt;/full-title&gt;&lt;/periodical&gt;&lt;pages&gt;392-403&lt;/pages&gt;&lt;volume&gt;78&lt;/volume&gt;&lt;number&gt;3&lt;/number&gt;&lt;dates&gt;&lt;year&gt;1999&lt;/year&gt;&lt;/dates&gt;&lt;isbn&gt;1525-3171&lt;/isbn&gt;&lt;urls&gt;&lt;/urls&gt;&lt;/record&gt;&lt;/Cite&gt;&lt;/EndNote&gt;</w:instrText>
      </w:r>
      <w:r w:rsidR="00752341">
        <w:rPr>
          <w:lang w:eastAsia="zh-TW"/>
        </w:rPr>
        <w:fldChar w:fldCharType="separate"/>
      </w:r>
      <w:r w:rsidR="00BD5A33">
        <w:rPr>
          <w:noProof/>
          <w:lang w:eastAsia="zh-TW"/>
        </w:rPr>
        <w:t>R. F. Wideman Jr (1999)</w:t>
      </w:r>
      <w:r w:rsidR="00752341">
        <w:rPr>
          <w:lang w:eastAsia="zh-TW"/>
        </w:rPr>
        <w:fldChar w:fldCharType="end"/>
      </w:r>
    </w:p>
    <w:p w14:paraId="6413A7F0" w14:textId="68937F3A" w:rsidR="00506830" w:rsidRDefault="00417F56" w:rsidP="002416EA">
      <w:pPr>
        <w:spacing w:after="0" w:line="480" w:lineRule="auto"/>
        <w:contextualSpacing/>
        <w:rPr>
          <w:lang w:eastAsia="zh-TW"/>
        </w:rPr>
      </w:pPr>
      <w:r w:rsidRPr="00505F56">
        <w:rPr>
          <w:lang w:eastAsia="zh-TW"/>
        </w:rPr>
        <w:t>N/A</w:t>
      </w:r>
      <w:r>
        <w:rPr>
          <w:lang w:eastAsia="zh-TW"/>
        </w:rPr>
        <w:t>:</w:t>
      </w:r>
      <w:r w:rsidRPr="00505F56">
        <w:rPr>
          <w:lang w:eastAsia="zh-TW"/>
        </w:rPr>
        <w:t xml:space="preserve"> not applicable</w:t>
      </w:r>
      <w:r w:rsidR="007E0A7D">
        <w:rPr>
          <w:lang w:eastAsia="zh-TW"/>
        </w:rPr>
        <w:t xml:space="preserve"> or not available</w:t>
      </w:r>
    </w:p>
    <w:p w14:paraId="57C2A026" w14:textId="77777777" w:rsidR="00506830" w:rsidRDefault="00506830">
      <w:pPr>
        <w:rPr>
          <w:lang w:eastAsia="zh-TW"/>
        </w:rPr>
      </w:pPr>
      <w:r>
        <w:rPr>
          <w:lang w:eastAsia="zh-TW"/>
        </w:rPr>
        <w:br w:type="page"/>
      </w:r>
    </w:p>
    <w:p w14:paraId="35169EA6" w14:textId="77777777" w:rsidR="00506830" w:rsidRPr="00505F56" w:rsidRDefault="00506830" w:rsidP="00506830">
      <w:pPr>
        <w:sectPr w:rsidR="00506830" w:rsidRPr="00505F56" w:rsidSect="002B2042">
          <w:footerReference w:type="default" r:id="rId8"/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14:paraId="4A402859" w14:textId="6DB99B4D" w:rsidR="00A024A8" w:rsidRPr="00A024A8" w:rsidRDefault="009A764F" w:rsidP="00506830">
      <w:pPr>
        <w:rPr>
          <w:b/>
        </w:rPr>
      </w:pPr>
      <w:r w:rsidRPr="00054399">
        <w:rPr>
          <w:b/>
        </w:rPr>
        <w:lastRenderedPageBreak/>
        <w:t xml:space="preserve">Table </w:t>
      </w:r>
      <w:r w:rsidRPr="00506830">
        <w:rPr>
          <w:b/>
        </w:rPr>
        <w:t xml:space="preserve">2. </w:t>
      </w:r>
      <w:r w:rsidRPr="00054399">
        <w:rPr>
          <w:b/>
        </w:rPr>
        <w:t xml:space="preserve">Relative </w:t>
      </w:r>
      <w:r>
        <w:rPr>
          <w:b/>
        </w:rPr>
        <w:t>Organ Weight (</w:t>
      </w:r>
      <w:proofErr w:type="gramStart"/>
      <w:r>
        <w:rPr>
          <w:b/>
        </w:rPr>
        <w:t>%</w:t>
      </w:r>
      <w:proofErr w:type="gramEnd"/>
      <w:r>
        <w:rPr>
          <w:b/>
        </w:rPr>
        <w:t xml:space="preserve"> Body Weight</w:t>
      </w:r>
      <w:r w:rsidRPr="00506830">
        <w:rPr>
          <w:b/>
        </w:rPr>
        <w:t>) For Laying Hens</w:t>
      </w:r>
    </w:p>
    <w:tbl>
      <w:tblPr>
        <w:tblW w:w="9135" w:type="dxa"/>
        <w:tblLook w:val="04A0" w:firstRow="1" w:lastRow="0" w:firstColumn="1" w:lastColumn="0" w:noHBand="0" w:noVBand="1"/>
      </w:tblPr>
      <w:tblGrid>
        <w:gridCol w:w="2160"/>
        <w:gridCol w:w="1710"/>
        <w:gridCol w:w="1575"/>
        <w:gridCol w:w="1169"/>
        <w:gridCol w:w="1169"/>
        <w:gridCol w:w="1352"/>
      </w:tblGrid>
      <w:tr w:rsidR="00A024A8" w:rsidRPr="009A764F" w14:paraId="15755FF5" w14:textId="77777777" w:rsidTr="001F7F7A">
        <w:trPr>
          <w:trHeight w:val="458"/>
        </w:trPr>
        <w:tc>
          <w:tcPr>
            <w:tcW w:w="2160" w:type="dxa"/>
            <w:vMerge w:val="restart"/>
            <w:tcBorders>
              <w:top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8B733" w14:textId="77777777" w:rsidR="00A024A8" w:rsidRPr="009A764F" w:rsidRDefault="00A024A8" w:rsidP="009A7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A764F">
              <w:rPr>
                <w:b/>
                <w:lang w:eastAsia="zh-TW"/>
              </w:rPr>
              <w:t>Tissue</w:t>
            </w:r>
          </w:p>
        </w:tc>
        <w:tc>
          <w:tcPr>
            <w:tcW w:w="171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78E356" w14:textId="77777777" w:rsidR="00A024A8" w:rsidRPr="009A764F" w:rsidRDefault="00A024A8" w:rsidP="009A7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A764F">
              <w:rPr>
                <w:b/>
                <w:lang w:eastAsia="zh-TW"/>
              </w:rPr>
              <w:t>Mean</w:t>
            </w:r>
          </w:p>
        </w:tc>
        <w:tc>
          <w:tcPr>
            <w:tcW w:w="1575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0B642D8" w14:textId="77777777" w:rsidR="00A024A8" w:rsidRPr="009A764F" w:rsidRDefault="00A024A8" w:rsidP="009A7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A764F">
              <w:rPr>
                <w:b/>
                <w:lang w:eastAsia="zh-TW"/>
              </w:rPr>
              <w:t>SD</w:t>
            </w:r>
          </w:p>
        </w:tc>
        <w:tc>
          <w:tcPr>
            <w:tcW w:w="233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2F21D2" w14:textId="7270CFB0" w:rsidR="00A024A8" w:rsidRPr="009A764F" w:rsidRDefault="00A024A8" w:rsidP="009A7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A764F">
              <w:rPr>
                <w:b/>
                <w:lang w:eastAsia="zh-TW"/>
              </w:rPr>
              <w:t>Number</w:t>
            </w:r>
          </w:p>
        </w:tc>
        <w:tc>
          <w:tcPr>
            <w:tcW w:w="1352" w:type="dxa"/>
            <w:vMerge w:val="restart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A316ED3" w14:textId="77777777" w:rsidR="00A024A8" w:rsidRPr="009A764F" w:rsidRDefault="00A024A8" w:rsidP="009A764F">
            <w:pPr>
              <w:spacing w:before="100" w:beforeAutospacing="1" w:after="100" w:afterAutospacing="1" w:line="240" w:lineRule="auto"/>
              <w:rPr>
                <w:b/>
                <w:lang w:eastAsia="zh-TW"/>
              </w:rPr>
            </w:pPr>
            <w:r w:rsidRPr="009A764F">
              <w:rPr>
                <w:b/>
                <w:lang w:eastAsia="zh-TW"/>
              </w:rPr>
              <w:t>Reference</w:t>
            </w:r>
          </w:p>
        </w:tc>
      </w:tr>
      <w:tr w:rsidR="00A024A8" w:rsidRPr="00505F56" w14:paraId="53107E8D" w14:textId="77777777" w:rsidTr="001F7F7A">
        <w:trPr>
          <w:trHeight w:val="458"/>
        </w:trPr>
        <w:tc>
          <w:tcPr>
            <w:tcW w:w="2160" w:type="dxa"/>
            <w:vMerge/>
            <w:tcBorders>
              <w:top w:val="nil"/>
              <w:bottom w:val="single" w:sz="4" w:space="0" w:color="auto"/>
              <w:right w:val="nil"/>
            </w:tcBorders>
            <w:vAlign w:val="center"/>
            <w:hideMark/>
          </w:tcPr>
          <w:p w14:paraId="52EF0289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</w:p>
        </w:tc>
        <w:tc>
          <w:tcPr>
            <w:tcW w:w="171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6411504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</w:p>
        </w:tc>
        <w:tc>
          <w:tcPr>
            <w:tcW w:w="157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9D00CB9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D84FFFB" w14:textId="77777777" w:rsidR="00A024A8" w:rsidRPr="009A764F" w:rsidRDefault="00A024A8" w:rsidP="009A764F">
            <w:pPr>
              <w:spacing w:before="100" w:beforeAutospacing="1" w:after="100" w:afterAutospacing="1" w:line="240" w:lineRule="auto"/>
              <w:rPr>
                <w:b/>
                <w:lang w:eastAsia="zh-TW"/>
              </w:rPr>
            </w:pPr>
            <w:r w:rsidRPr="009A764F">
              <w:rPr>
                <w:b/>
                <w:lang w:eastAsia="zh-TW"/>
              </w:rPr>
              <w:t>Animals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25D13E1" w14:textId="77777777" w:rsidR="00A024A8" w:rsidRPr="009A764F" w:rsidRDefault="00A024A8" w:rsidP="009A764F">
            <w:pPr>
              <w:spacing w:before="100" w:beforeAutospacing="1" w:after="100" w:afterAutospacing="1" w:line="240" w:lineRule="auto"/>
              <w:rPr>
                <w:b/>
                <w:lang w:eastAsia="zh-TW"/>
              </w:rPr>
            </w:pPr>
            <w:r w:rsidRPr="009A764F">
              <w:rPr>
                <w:b/>
                <w:lang w:eastAsia="zh-TW"/>
              </w:rPr>
              <w:t>Studies</w:t>
            </w:r>
          </w:p>
        </w:tc>
        <w:tc>
          <w:tcPr>
            <w:tcW w:w="1352" w:type="dxa"/>
            <w:vMerge/>
            <w:tcBorders>
              <w:top w:val="nil"/>
              <w:left w:val="nil"/>
              <w:bottom w:val="single" w:sz="4" w:space="0" w:color="auto"/>
            </w:tcBorders>
            <w:vAlign w:val="center"/>
            <w:hideMark/>
          </w:tcPr>
          <w:p w14:paraId="37D07475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</w:p>
        </w:tc>
      </w:tr>
      <w:tr w:rsidR="00A024A8" w:rsidRPr="00505F56" w14:paraId="09621AA0" w14:textId="77777777" w:rsidTr="001F7F7A">
        <w:trPr>
          <w:trHeight w:val="300"/>
        </w:trPr>
        <w:tc>
          <w:tcPr>
            <w:tcW w:w="2160" w:type="dxa"/>
            <w:tcBorders>
              <w:top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D3BD17" w14:textId="0689A411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Adrenal</w:t>
            </w:r>
            <w:r w:rsidR="009A764F">
              <w:rPr>
                <w:lang w:eastAsia="zh-TW"/>
              </w:rPr>
              <w:t xml:space="preserve"> Gland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09FB56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0.0057</w:t>
            </w:r>
          </w:p>
        </w:tc>
        <w:tc>
          <w:tcPr>
            <w:tcW w:w="15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FC063B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0.0038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C87E62B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28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95C635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1</w:t>
            </w:r>
          </w:p>
        </w:tc>
        <w:tc>
          <w:tcPr>
            <w:tcW w:w="1352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noWrap/>
            <w:vAlign w:val="center"/>
          </w:tcPr>
          <w:p w14:paraId="20E196C7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1</w:t>
            </w:r>
          </w:p>
        </w:tc>
      </w:tr>
      <w:tr w:rsidR="00A024A8" w:rsidRPr="00505F56" w14:paraId="3B542CFC" w14:textId="77777777" w:rsidTr="001F7F7A">
        <w:trPr>
          <w:trHeight w:val="300"/>
        </w:trPr>
        <w:tc>
          <w:tcPr>
            <w:tcW w:w="2160" w:type="dxa"/>
            <w:tcBorders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A426CC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Blood</w:t>
            </w:r>
          </w:p>
        </w:tc>
        <w:tc>
          <w:tcPr>
            <w:tcW w:w="171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711C34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>
              <w:t>2.36</w:t>
            </w:r>
          </w:p>
        </w:tc>
        <w:tc>
          <w:tcPr>
            <w:tcW w:w="157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53C44A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>
              <w:t>3.40</w:t>
            </w: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9E3D12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22</w:t>
            </w: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E99D4D9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2</w:t>
            </w:r>
          </w:p>
        </w:tc>
        <w:tc>
          <w:tcPr>
            <w:tcW w:w="1352" w:type="dxa"/>
            <w:tcBorders>
              <w:left w:val="nil"/>
              <w:bottom w:val="nil"/>
            </w:tcBorders>
            <w:shd w:val="clear" w:color="auto" w:fill="auto"/>
            <w:noWrap/>
            <w:vAlign w:val="center"/>
          </w:tcPr>
          <w:p w14:paraId="4E8765AB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1, 2</w:t>
            </w:r>
          </w:p>
        </w:tc>
      </w:tr>
      <w:tr w:rsidR="00A024A8" w:rsidRPr="00505F56" w14:paraId="7CC0DA82" w14:textId="77777777" w:rsidTr="001F7F7A">
        <w:trPr>
          <w:trHeight w:val="300"/>
        </w:trPr>
        <w:tc>
          <w:tcPr>
            <w:tcW w:w="2160" w:type="dxa"/>
            <w:tcBorders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4E8D8D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B</w:t>
            </w:r>
            <w:r>
              <w:rPr>
                <w:lang w:eastAsia="zh-TW"/>
              </w:rPr>
              <w:t>rain</w:t>
            </w:r>
          </w:p>
        </w:tc>
        <w:tc>
          <w:tcPr>
            <w:tcW w:w="171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991113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>
              <w:t>0.071</w:t>
            </w:r>
          </w:p>
        </w:tc>
        <w:tc>
          <w:tcPr>
            <w:tcW w:w="157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30B7E2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>
              <w:t>0.0038</w:t>
            </w: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0B1280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7</w:t>
            </w: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5D17138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1</w:t>
            </w:r>
          </w:p>
        </w:tc>
        <w:tc>
          <w:tcPr>
            <w:tcW w:w="1352" w:type="dxa"/>
            <w:tcBorders>
              <w:left w:val="nil"/>
              <w:bottom w:val="nil"/>
            </w:tcBorders>
            <w:shd w:val="clear" w:color="auto" w:fill="auto"/>
            <w:noWrap/>
            <w:vAlign w:val="center"/>
          </w:tcPr>
          <w:p w14:paraId="2EF15E71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3</w:t>
            </w:r>
          </w:p>
        </w:tc>
      </w:tr>
      <w:tr w:rsidR="00A024A8" w:rsidRPr="00505F56" w14:paraId="65A0ECD6" w14:textId="77777777" w:rsidTr="001F7F7A">
        <w:trPr>
          <w:trHeight w:val="300"/>
        </w:trPr>
        <w:tc>
          <w:tcPr>
            <w:tcW w:w="2160" w:type="dxa"/>
            <w:tcBorders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8B95AE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Heart</w:t>
            </w:r>
          </w:p>
        </w:tc>
        <w:tc>
          <w:tcPr>
            <w:tcW w:w="171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F9EFC8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>
              <w:t>0.30</w:t>
            </w:r>
          </w:p>
        </w:tc>
        <w:tc>
          <w:tcPr>
            <w:tcW w:w="157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708EA5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>
              <w:t>0.066</w:t>
            </w: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1D1241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21</w:t>
            </w: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5217EF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1</w:t>
            </w:r>
          </w:p>
        </w:tc>
        <w:tc>
          <w:tcPr>
            <w:tcW w:w="1352" w:type="dxa"/>
            <w:tcBorders>
              <w:left w:val="nil"/>
              <w:bottom w:val="nil"/>
            </w:tcBorders>
            <w:shd w:val="clear" w:color="auto" w:fill="auto"/>
            <w:noWrap/>
            <w:vAlign w:val="center"/>
          </w:tcPr>
          <w:p w14:paraId="306D213D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1</w:t>
            </w:r>
          </w:p>
        </w:tc>
      </w:tr>
      <w:tr w:rsidR="00A024A8" w:rsidRPr="00505F56" w14:paraId="730719F0" w14:textId="77777777" w:rsidTr="001F7F7A">
        <w:trPr>
          <w:trHeight w:val="300"/>
        </w:trPr>
        <w:tc>
          <w:tcPr>
            <w:tcW w:w="2160" w:type="dxa"/>
            <w:tcBorders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AAB91D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Kidney</w:t>
            </w:r>
          </w:p>
        </w:tc>
        <w:tc>
          <w:tcPr>
            <w:tcW w:w="171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8C728A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>
              <w:t>0.76</w:t>
            </w:r>
          </w:p>
        </w:tc>
        <w:tc>
          <w:tcPr>
            <w:tcW w:w="157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812EC48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>
              <w:t>0.011</w:t>
            </w: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FF38F5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25</w:t>
            </w: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38EEB0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2</w:t>
            </w:r>
          </w:p>
        </w:tc>
        <w:tc>
          <w:tcPr>
            <w:tcW w:w="1352" w:type="dxa"/>
            <w:tcBorders>
              <w:left w:val="nil"/>
              <w:bottom w:val="nil"/>
            </w:tcBorders>
            <w:shd w:val="clear" w:color="auto" w:fill="auto"/>
            <w:noWrap/>
            <w:vAlign w:val="center"/>
          </w:tcPr>
          <w:p w14:paraId="6D29AE0D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3, 4</w:t>
            </w:r>
          </w:p>
        </w:tc>
      </w:tr>
      <w:tr w:rsidR="00A024A8" w:rsidRPr="00505F56" w14:paraId="13D67D9B" w14:textId="77777777" w:rsidTr="001F7F7A">
        <w:trPr>
          <w:trHeight w:val="300"/>
        </w:trPr>
        <w:tc>
          <w:tcPr>
            <w:tcW w:w="2160" w:type="dxa"/>
            <w:tcBorders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7AF7B5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Liver</w:t>
            </w:r>
          </w:p>
        </w:tc>
        <w:tc>
          <w:tcPr>
            <w:tcW w:w="171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7DCDC4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>
              <w:t>2.49</w:t>
            </w:r>
          </w:p>
        </w:tc>
        <w:tc>
          <w:tcPr>
            <w:tcW w:w="157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4BD183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>
              <w:t>0.19</w:t>
            </w: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B16B6C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25</w:t>
            </w: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731077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2</w:t>
            </w:r>
          </w:p>
        </w:tc>
        <w:tc>
          <w:tcPr>
            <w:tcW w:w="1352" w:type="dxa"/>
            <w:tcBorders>
              <w:left w:val="nil"/>
              <w:bottom w:val="nil"/>
            </w:tcBorders>
            <w:shd w:val="clear" w:color="auto" w:fill="auto"/>
            <w:noWrap/>
            <w:vAlign w:val="center"/>
          </w:tcPr>
          <w:p w14:paraId="704B4D04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3, 4</w:t>
            </w:r>
          </w:p>
        </w:tc>
      </w:tr>
      <w:tr w:rsidR="00A024A8" w:rsidRPr="00505F56" w14:paraId="030D0E50" w14:textId="77777777" w:rsidTr="001F7F7A">
        <w:trPr>
          <w:trHeight w:val="300"/>
        </w:trPr>
        <w:tc>
          <w:tcPr>
            <w:tcW w:w="2160" w:type="dxa"/>
            <w:tcBorders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9D4D32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Lung</w:t>
            </w:r>
          </w:p>
        </w:tc>
        <w:tc>
          <w:tcPr>
            <w:tcW w:w="171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A73F3E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>
              <w:t>0.66</w:t>
            </w:r>
          </w:p>
        </w:tc>
        <w:tc>
          <w:tcPr>
            <w:tcW w:w="157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3223AF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>
              <w:t>0.20</w:t>
            </w: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08FDBA5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12</w:t>
            </w: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EA386F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1</w:t>
            </w:r>
          </w:p>
        </w:tc>
        <w:tc>
          <w:tcPr>
            <w:tcW w:w="1352" w:type="dxa"/>
            <w:tcBorders>
              <w:left w:val="nil"/>
              <w:bottom w:val="nil"/>
            </w:tcBorders>
            <w:shd w:val="clear" w:color="auto" w:fill="auto"/>
            <w:noWrap/>
            <w:vAlign w:val="center"/>
          </w:tcPr>
          <w:p w14:paraId="6983DEF3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3</w:t>
            </w:r>
          </w:p>
        </w:tc>
      </w:tr>
      <w:tr w:rsidR="00A024A8" w:rsidRPr="00505F56" w14:paraId="04B42C03" w14:textId="77777777" w:rsidTr="001F7F7A">
        <w:trPr>
          <w:trHeight w:val="300"/>
        </w:trPr>
        <w:tc>
          <w:tcPr>
            <w:tcW w:w="2160" w:type="dxa"/>
            <w:tcBorders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EAB41C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Pancreas</w:t>
            </w:r>
          </w:p>
        </w:tc>
        <w:tc>
          <w:tcPr>
            <w:tcW w:w="171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0C4DA0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>
              <w:t>0.15</w:t>
            </w:r>
          </w:p>
        </w:tc>
        <w:tc>
          <w:tcPr>
            <w:tcW w:w="157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40AA721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>
              <w:t>0.019</w:t>
            </w: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BA52B5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13</w:t>
            </w: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203F306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1</w:t>
            </w:r>
          </w:p>
        </w:tc>
        <w:tc>
          <w:tcPr>
            <w:tcW w:w="1352" w:type="dxa"/>
            <w:tcBorders>
              <w:left w:val="nil"/>
              <w:bottom w:val="nil"/>
            </w:tcBorders>
            <w:shd w:val="clear" w:color="auto" w:fill="auto"/>
            <w:noWrap/>
            <w:vAlign w:val="center"/>
          </w:tcPr>
          <w:p w14:paraId="2C8EFE07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4</w:t>
            </w:r>
          </w:p>
        </w:tc>
      </w:tr>
      <w:tr w:rsidR="00A024A8" w:rsidRPr="00505F56" w14:paraId="4567FF08" w14:textId="77777777" w:rsidTr="001F7F7A">
        <w:trPr>
          <w:trHeight w:val="300"/>
        </w:trPr>
        <w:tc>
          <w:tcPr>
            <w:tcW w:w="2160" w:type="dxa"/>
            <w:tcBorders>
              <w:bottom w:val="nil"/>
              <w:right w:val="nil"/>
            </w:tcBorders>
            <w:shd w:val="clear" w:color="auto" w:fill="auto"/>
            <w:noWrap/>
            <w:vAlign w:val="center"/>
          </w:tcPr>
          <w:p w14:paraId="0F091DEC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Spleen</w:t>
            </w:r>
          </w:p>
        </w:tc>
        <w:tc>
          <w:tcPr>
            <w:tcW w:w="171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BCDAE5D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>
              <w:t>0.14</w:t>
            </w:r>
          </w:p>
        </w:tc>
        <w:tc>
          <w:tcPr>
            <w:tcW w:w="157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CA71880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>
              <w:t>0.055</w:t>
            </w: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63C3F0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637</w:t>
            </w: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609512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4</w:t>
            </w:r>
          </w:p>
        </w:tc>
        <w:tc>
          <w:tcPr>
            <w:tcW w:w="1352" w:type="dxa"/>
            <w:tcBorders>
              <w:left w:val="nil"/>
              <w:bottom w:val="nil"/>
            </w:tcBorders>
            <w:shd w:val="clear" w:color="auto" w:fill="auto"/>
            <w:noWrap/>
            <w:vAlign w:val="center"/>
          </w:tcPr>
          <w:p w14:paraId="3343A6EF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1, 3, 5, 6</w:t>
            </w:r>
          </w:p>
        </w:tc>
      </w:tr>
      <w:tr w:rsidR="00A024A8" w:rsidRPr="00505F56" w14:paraId="1C6873D1" w14:textId="77777777" w:rsidTr="001F7F7A">
        <w:trPr>
          <w:trHeight w:val="300"/>
        </w:trPr>
        <w:tc>
          <w:tcPr>
            <w:tcW w:w="2160" w:type="dxa"/>
            <w:tcBorders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AFB870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Stomachs</w:t>
            </w:r>
          </w:p>
        </w:tc>
        <w:tc>
          <w:tcPr>
            <w:tcW w:w="171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43750F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</w:p>
        </w:tc>
        <w:tc>
          <w:tcPr>
            <w:tcW w:w="157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EE8827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EA39DA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BA3970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1352" w:type="dxa"/>
            <w:tcBorders>
              <w:left w:val="nil"/>
              <w:bottom w:val="nil"/>
            </w:tcBorders>
            <w:shd w:val="clear" w:color="auto" w:fill="auto"/>
            <w:noWrap/>
            <w:vAlign w:val="center"/>
          </w:tcPr>
          <w:p w14:paraId="733A3DF9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</w:p>
        </w:tc>
      </w:tr>
      <w:tr w:rsidR="00A024A8" w:rsidRPr="00505F56" w14:paraId="6DDB5F6B" w14:textId="77777777" w:rsidTr="001F7F7A">
        <w:trPr>
          <w:trHeight w:val="300"/>
        </w:trPr>
        <w:tc>
          <w:tcPr>
            <w:tcW w:w="2160" w:type="dxa"/>
            <w:tcBorders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2FE43A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 xml:space="preserve">   </w:t>
            </w:r>
            <w:r w:rsidRPr="00505F56">
              <w:rPr>
                <w:lang w:eastAsia="zh-TW"/>
              </w:rPr>
              <w:t xml:space="preserve">Crop </w:t>
            </w:r>
          </w:p>
        </w:tc>
        <w:tc>
          <w:tcPr>
            <w:tcW w:w="171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5373F7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>
              <w:t>0.055</w:t>
            </w:r>
          </w:p>
        </w:tc>
        <w:tc>
          <w:tcPr>
            <w:tcW w:w="157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2949DFA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>
              <w:t>N/A</w:t>
            </w: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7D5218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10</w:t>
            </w: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C32720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1</w:t>
            </w:r>
          </w:p>
        </w:tc>
        <w:tc>
          <w:tcPr>
            <w:tcW w:w="1352" w:type="dxa"/>
            <w:tcBorders>
              <w:left w:val="nil"/>
              <w:bottom w:val="nil"/>
            </w:tcBorders>
            <w:shd w:val="clear" w:color="auto" w:fill="auto"/>
            <w:noWrap/>
            <w:vAlign w:val="center"/>
          </w:tcPr>
          <w:p w14:paraId="7DC0F09B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4</w:t>
            </w:r>
          </w:p>
        </w:tc>
      </w:tr>
      <w:tr w:rsidR="00A024A8" w:rsidRPr="00505F56" w14:paraId="2DB96198" w14:textId="77777777" w:rsidTr="001F7F7A">
        <w:trPr>
          <w:trHeight w:val="300"/>
        </w:trPr>
        <w:tc>
          <w:tcPr>
            <w:tcW w:w="2160" w:type="dxa"/>
            <w:tcBorders>
              <w:bottom w:val="nil"/>
              <w:right w:val="nil"/>
            </w:tcBorders>
            <w:shd w:val="clear" w:color="auto" w:fill="auto"/>
            <w:noWrap/>
            <w:vAlign w:val="center"/>
          </w:tcPr>
          <w:p w14:paraId="13E8887B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 xml:space="preserve">   </w:t>
            </w:r>
            <w:proofErr w:type="spellStart"/>
            <w:r w:rsidRPr="00505F56">
              <w:rPr>
                <w:lang w:eastAsia="zh-TW"/>
              </w:rPr>
              <w:t>Proventriculus</w:t>
            </w:r>
            <w:proofErr w:type="spellEnd"/>
            <w:r w:rsidRPr="00505F56">
              <w:rPr>
                <w:lang w:eastAsia="zh-TW"/>
              </w:rPr>
              <w:t xml:space="preserve">   </w:t>
            </w:r>
          </w:p>
        </w:tc>
        <w:tc>
          <w:tcPr>
            <w:tcW w:w="171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C88CDB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>
              <w:t>0.19</w:t>
            </w:r>
          </w:p>
        </w:tc>
        <w:tc>
          <w:tcPr>
            <w:tcW w:w="157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AD093E9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>
              <w:t>0.18</w:t>
            </w: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EC73022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23</w:t>
            </w: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A8E3DB4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2</w:t>
            </w:r>
          </w:p>
        </w:tc>
        <w:tc>
          <w:tcPr>
            <w:tcW w:w="1352" w:type="dxa"/>
            <w:tcBorders>
              <w:left w:val="nil"/>
              <w:bottom w:val="nil"/>
            </w:tcBorders>
            <w:shd w:val="clear" w:color="auto" w:fill="auto"/>
            <w:noWrap/>
            <w:vAlign w:val="center"/>
          </w:tcPr>
          <w:p w14:paraId="0DE1E275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4, 5</w:t>
            </w:r>
          </w:p>
        </w:tc>
      </w:tr>
      <w:tr w:rsidR="00A024A8" w:rsidRPr="00505F56" w14:paraId="6EAA6313" w14:textId="77777777" w:rsidTr="001F7F7A">
        <w:trPr>
          <w:trHeight w:val="300"/>
        </w:trPr>
        <w:tc>
          <w:tcPr>
            <w:tcW w:w="2160" w:type="dxa"/>
            <w:tcBorders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E1DBCF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 xml:space="preserve">   Gizzard</w:t>
            </w:r>
          </w:p>
        </w:tc>
        <w:tc>
          <w:tcPr>
            <w:tcW w:w="171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BA7B00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>
              <w:t>0.70</w:t>
            </w:r>
          </w:p>
        </w:tc>
        <w:tc>
          <w:tcPr>
            <w:tcW w:w="157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70D90EF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>
              <w:t>0.46</w:t>
            </w: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7DE3CF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23</w:t>
            </w: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9964E0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2</w:t>
            </w:r>
          </w:p>
        </w:tc>
        <w:tc>
          <w:tcPr>
            <w:tcW w:w="1352" w:type="dxa"/>
            <w:tcBorders>
              <w:left w:val="nil"/>
              <w:bottom w:val="nil"/>
            </w:tcBorders>
            <w:shd w:val="clear" w:color="auto" w:fill="auto"/>
            <w:noWrap/>
            <w:vAlign w:val="center"/>
          </w:tcPr>
          <w:p w14:paraId="6DBFB5B2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4, 5</w:t>
            </w:r>
          </w:p>
        </w:tc>
      </w:tr>
      <w:tr w:rsidR="00A024A8" w:rsidRPr="00505F56" w14:paraId="0D7C70C1" w14:textId="77777777" w:rsidTr="001F7F7A">
        <w:trPr>
          <w:trHeight w:val="300"/>
        </w:trPr>
        <w:tc>
          <w:tcPr>
            <w:tcW w:w="2160" w:type="dxa"/>
            <w:tcBorders>
              <w:bottom w:val="nil"/>
              <w:right w:val="nil"/>
            </w:tcBorders>
            <w:shd w:val="clear" w:color="auto" w:fill="auto"/>
            <w:noWrap/>
            <w:vAlign w:val="center"/>
          </w:tcPr>
          <w:p w14:paraId="19A7C205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Small Intestine</w:t>
            </w:r>
          </w:p>
        </w:tc>
        <w:tc>
          <w:tcPr>
            <w:tcW w:w="171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CB05DE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</w:p>
        </w:tc>
        <w:tc>
          <w:tcPr>
            <w:tcW w:w="157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ACFD80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85E7E6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1E3892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1352" w:type="dxa"/>
            <w:tcBorders>
              <w:left w:val="nil"/>
              <w:bottom w:val="nil"/>
            </w:tcBorders>
            <w:shd w:val="clear" w:color="auto" w:fill="auto"/>
            <w:noWrap/>
            <w:vAlign w:val="center"/>
          </w:tcPr>
          <w:p w14:paraId="036D26F6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</w:p>
        </w:tc>
      </w:tr>
      <w:tr w:rsidR="00A024A8" w:rsidRPr="00505F56" w14:paraId="6E0B0DBE" w14:textId="77777777" w:rsidTr="001F7F7A">
        <w:trPr>
          <w:trHeight w:val="300"/>
        </w:trPr>
        <w:tc>
          <w:tcPr>
            <w:tcW w:w="2160" w:type="dxa"/>
            <w:tcBorders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FE573A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 xml:space="preserve">   Duodenum</w:t>
            </w:r>
          </w:p>
        </w:tc>
        <w:tc>
          <w:tcPr>
            <w:tcW w:w="171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655856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>
              <w:t>0.27</w:t>
            </w:r>
          </w:p>
        </w:tc>
        <w:tc>
          <w:tcPr>
            <w:tcW w:w="157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FAB648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>
              <w:t>0.057</w:t>
            </w: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42FB63B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13</w:t>
            </w: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6ED99E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1</w:t>
            </w:r>
          </w:p>
        </w:tc>
        <w:tc>
          <w:tcPr>
            <w:tcW w:w="1352" w:type="dxa"/>
            <w:tcBorders>
              <w:left w:val="nil"/>
              <w:bottom w:val="nil"/>
            </w:tcBorders>
            <w:shd w:val="clear" w:color="auto" w:fill="auto"/>
            <w:noWrap/>
            <w:vAlign w:val="center"/>
          </w:tcPr>
          <w:p w14:paraId="589F3041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4</w:t>
            </w:r>
          </w:p>
        </w:tc>
      </w:tr>
      <w:tr w:rsidR="00A024A8" w:rsidRPr="00505F56" w14:paraId="4815D946" w14:textId="77777777" w:rsidTr="001F7F7A">
        <w:trPr>
          <w:trHeight w:val="300"/>
        </w:trPr>
        <w:tc>
          <w:tcPr>
            <w:tcW w:w="2160" w:type="dxa"/>
            <w:tcBorders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1B33F3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 xml:space="preserve">   Jejunum</w:t>
            </w:r>
          </w:p>
        </w:tc>
        <w:tc>
          <w:tcPr>
            <w:tcW w:w="171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A4C9EA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>
              <w:t>0.42</w:t>
            </w:r>
          </w:p>
        </w:tc>
        <w:tc>
          <w:tcPr>
            <w:tcW w:w="157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3E311A4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>
              <w:t>0.076</w:t>
            </w: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9288F2D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13</w:t>
            </w: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4099FF2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1</w:t>
            </w:r>
          </w:p>
        </w:tc>
        <w:tc>
          <w:tcPr>
            <w:tcW w:w="1352" w:type="dxa"/>
            <w:tcBorders>
              <w:left w:val="nil"/>
              <w:bottom w:val="nil"/>
            </w:tcBorders>
            <w:shd w:val="clear" w:color="auto" w:fill="auto"/>
            <w:noWrap/>
            <w:vAlign w:val="center"/>
          </w:tcPr>
          <w:p w14:paraId="2049BE4A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4</w:t>
            </w:r>
          </w:p>
        </w:tc>
      </w:tr>
      <w:tr w:rsidR="00A024A8" w:rsidRPr="00505F56" w14:paraId="4D500ACD" w14:textId="77777777" w:rsidTr="001F7F7A">
        <w:trPr>
          <w:trHeight w:val="300"/>
        </w:trPr>
        <w:tc>
          <w:tcPr>
            <w:tcW w:w="2160" w:type="dxa"/>
            <w:tcBorders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3D3BB5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 xml:space="preserve">   Ileum</w:t>
            </w:r>
          </w:p>
        </w:tc>
        <w:tc>
          <w:tcPr>
            <w:tcW w:w="171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D284A1A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>
              <w:t>0.26</w:t>
            </w:r>
          </w:p>
        </w:tc>
        <w:tc>
          <w:tcPr>
            <w:tcW w:w="157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AF7586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>
              <w:t>0.076</w:t>
            </w: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3C8AB8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13</w:t>
            </w: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A2840B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1</w:t>
            </w:r>
          </w:p>
        </w:tc>
        <w:tc>
          <w:tcPr>
            <w:tcW w:w="1352" w:type="dxa"/>
            <w:tcBorders>
              <w:left w:val="nil"/>
              <w:bottom w:val="nil"/>
            </w:tcBorders>
            <w:shd w:val="clear" w:color="auto" w:fill="auto"/>
            <w:noWrap/>
            <w:vAlign w:val="center"/>
          </w:tcPr>
          <w:p w14:paraId="35B0739C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4</w:t>
            </w:r>
          </w:p>
        </w:tc>
      </w:tr>
      <w:tr w:rsidR="00A52C29" w:rsidRPr="00505F56" w14:paraId="70BB120B" w14:textId="77777777" w:rsidTr="001F7F7A">
        <w:trPr>
          <w:trHeight w:val="300"/>
        </w:trPr>
        <w:tc>
          <w:tcPr>
            <w:tcW w:w="2160" w:type="dxa"/>
            <w:tcBorders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1F3C65" w14:textId="7EC8CA75" w:rsidR="00A52C29" w:rsidRPr="00505F56" w:rsidRDefault="00A52C29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Large Intestine</w:t>
            </w:r>
          </w:p>
        </w:tc>
        <w:tc>
          <w:tcPr>
            <w:tcW w:w="171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5CCC6D" w14:textId="77777777" w:rsidR="00A52C29" w:rsidRDefault="00A52C29" w:rsidP="00832F72">
            <w:pPr>
              <w:spacing w:before="100" w:beforeAutospacing="1" w:after="100" w:afterAutospacing="1" w:line="240" w:lineRule="auto"/>
              <w:jc w:val="center"/>
            </w:pPr>
          </w:p>
        </w:tc>
        <w:tc>
          <w:tcPr>
            <w:tcW w:w="157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41B545A" w14:textId="77777777" w:rsidR="00A52C29" w:rsidRDefault="00A52C29" w:rsidP="00832F72">
            <w:pPr>
              <w:spacing w:before="100" w:beforeAutospacing="1" w:after="100" w:afterAutospacing="1" w:line="240" w:lineRule="auto"/>
              <w:jc w:val="center"/>
            </w:pP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7FE9F8" w14:textId="77777777" w:rsidR="00A52C29" w:rsidRDefault="00A52C29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3FB0CD" w14:textId="77777777" w:rsidR="00A52C29" w:rsidRDefault="00A52C29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1352" w:type="dxa"/>
            <w:tcBorders>
              <w:left w:val="nil"/>
              <w:bottom w:val="nil"/>
            </w:tcBorders>
            <w:shd w:val="clear" w:color="auto" w:fill="auto"/>
            <w:noWrap/>
            <w:vAlign w:val="center"/>
          </w:tcPr>
          <w:p w14:paraId="736E7CEA" w14:textId="77777777" w:rsidR="00A52C29" w:rsidRDefault="00A52C29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</w:p>
        </w:tc>
      </w:tr>
      <w:tr w:rsidR="00A024A8" w:rsidRPr="00505F56" w14:paraId="7A0F7C9D" w14:textId="77777777" w:rsidTr="001F7F7A">
        <w:trPr>
          <w:trHeight w:val="300"/>
        </w:trPr>
        <w:tc>
          <w:tcPr>
            <w:tcW w:w="2160" w:type="dxa"/>
            <w:tcBorders>
              <w:right w:val="nil"/>
            </w:tcBorders>
            <w:shd w:val="clear" w:color="auto" w:fill="auto"/>
            <w:noWrap/>
            <w:vAlign w:val="center"/>
          </w:tcPr>
          <w:p w14:paraId="12BB403A" w14:textId="2C8C3548" w:rsidR="00A024A8" w:rsidRPr="00505F56" w:rsidRDefault="00A52C29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 xml:space="preserve">   </w:t>
            </w:r>
            <w:r w:rsidR="00A024A8" w:rsidRPr="009B1D78">
              <w:rPr>
                <w:lang w:eastAsia="zh-TW"/>
              </w:rPr>
              <w:t xml:space="preserve">Cecum </w:t>
            </w:r>
          </w:p>
        </w:tc>
        <w:tc>
          <w:tcPr>
            <w:tcW w:w="171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49BBE2C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>
              <w:t>0.019</w:t>
            </w:r>
          </w:p>
        </w:tc>
        <w:tc>
          <w:tcPr>
            <w:tcW w:w="157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5DB744D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>
              <w:t>0.0021</w:t>
            </w:r>
          </w:p>
        </w:tc>
        <w:tc>
          <w:tcPr>
            <w:tcW w:w="116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F099167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20</w:t>
            </w:r>
          </w:p>
        </w:tc>
        <w:tc>
          <w:tcPr>
            <w:tcW w:w="116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D1BF7AF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1</w:t>
            </w:r>
          </w:p>
        </w:tc>
        <w:tc>
          <w:tcPr>
            <w:tcW w:w="1352" w:type="dxa"/>
            <w:tcBorders>
              <w:left w:val="nil"/>
            </w:tcBorders>
            <w:shd w:val="clear" w:color="auto" w:fill="auto"/>
            <w:noWrap/>
            <w:vAlign w:val="center"/>
          </w:tcPr>
          <w:p w14:paraId="04F9B132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5</w:t>
            </w:r>
          </w:p>
        </w:tc>
      </w:tr>
      <w:tr w:rsidR="00A024A8" w:rsidRPr="00505F56" w14:paraId="190932D8" w14:textId="77777777" w:rsidTr="001F7F7A">
        <w:trPr>
          <w:trHeight w:val="300"/>
        </w:trPr>
        <w:tc>
          <w:tcPr>
            <w:tcW w:w="2160" w:type="dxa"/>
            <w:tcBorders>
              <w:right w:val="nil"/>
            </w:tcBorders>
            <w:shd w:val="clear" w:color="auto" w:fill="auto"/>
            <w:noWrap/>
            <w:vAlign w:val="center"/>
          </w:tcPr>
          <w:p w14:paraId="3F2C8EBE" w14:textId="5474719A" w:rsidR="00A024A8" w:rsidRPr="009B1D78" w:rsidRDefault="00A52C29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 xml:space="preserve">   </w:t>
            </w:r>
            <w:r w:rsidR="00A024A8" w:rsidRPr="009B1D78">
              <w:rPr>
                <w:lang w:eastAsia="zh-TW"/>
              </w:rPr>
              <w:t>Colon and rectum</w:t>
            </w:r>
          </w:p>
        </w:tc>
        <w:tc>
          <w:tcPr>
            <w:tcW w:w="171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B6CE4AB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>
              <w:t>0.023</w:t>
            </w:r>
          </w:p>
        </w:tc>
        <w:tc>
          <w:tcPr>
            <w:tcW w:w="157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B8D3F34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>
              <w:t>N/A</w:t>
            </w:r>
          </w:p>
        </w:tc>
        <w:tc>
          <w:tcPr>
            <w:tcW w:w="116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4BE6184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10</w:t>
            </w:r>
          </w:p>
        </w:tc>
        <w:tc>
          <w:tcPr>
            <w:tcW w:w="116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6AFE490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1</w:t>
            </w:r>
          </w:p>
        </w:tc>
        <w:tc>
          <w:tcPr>
            <w:tcW w:w="1352" w:type="dxa"/>
            <w:tcBorders>
              <w:left w:val="nil"/>
            </w:tcBorders>
            <w:shd w:val="clear" w:color="auto" w:fill="auto"/>
            <w:noWrap/>
            <w:vAlign w:val="center"/>
          </w:tcPr>
          <w:p w14:paraId="34E03976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5</w:t>
            </w:r>
          </w:p>
        </w:tc>
      </w:tr>
      <w:tr w:rsidR="00A024A8" w:rsidRPr="00505F56" w14:paraId="18A8769C" w14:textId="77777777" w:rsidTr="001F7F7A">
        <w:trPr>
          <w:trHeight w:val="300"/>
        </w:trPr>
        <w:tc>
          <w:tcPr>
            <w:tcW w:w="2160" w:type="dxa"/>
            <w:tcBorders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F04D2E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Ovary</w:t>
            </w:r>
          </w:p>
        </w:tc>
        <w:tc>
          <w:tcPr>
            <w:tcW w:w="171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CDA6D7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 w:rsidRPr="00505F56">
              <w:t>1.91</w:t>
            </w:r>
          </w:p>
        </w:tc>
        <w:tc>
          <w:tcPr>
            <w:tcW w:w="157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866ABD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 w:rsidRPr="00505F56">
              <w:t>0.28</w:t>
            </w: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B9860B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34</w:t>
            </w:r>
          </w:p>
        </w:tc>
        <w:tc>
          <w:tcPr>
            <w:tcW w:w="116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57FC02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2</w:t>
            </w:r>
          </w:p>
        </w:tc>
        <w:tc>
          <w:tcPr>
            <w:tcW w:w="1352" w:type="dxa"/>
            <w:tcBorders>
              <w:left w:val="nil"/>
              <w:bottom w:val="nil"/>
            </w:tcBorders>
            <w:shd w:val="clear" w:color="auto" w:fill="auto"/>
            <w:noWrap/>
            <w:vAlign w:val="center"/>
          </w:tcPr>
          <w:p w14:paraId="226BB26B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1,2</w:t>
            </w:r>
          </w:p>
        </w:tc>
      </w:tr>
      <w:tr w:rsidR="00A024A8" w:rsidRPr="00505F56" w14:paraId="65227DE4" w14:textId="77777777" w:rsidTr="001F7F7A">
        <w:trPr>
          <w:trHeight w:val="300"/>
        </w:trPr>
        <w:tc>
          <w:tcPr>
            <w:tcW w:w="2160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AF9F1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Infundibulum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8B36008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color w:val="000000"/>
                <w:lang w:eastAsia="zh-TW"/>
              </w:rPr>
            </w:pPr>
            <w:r w:rsidRPr="00505F56">
              <w:t>0.13</w:t>
            </w:r>
          </w:p>
        </w:tc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77BF57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color w:val="000000"/>
                <w:lang w:eastAsia="zh-TW"/>
              </w:rPr>
            </w:pPr>
            <w:r w:rsidRPr="00505F56">
              <w:t>0.033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F43B6D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49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98C818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3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4413887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1,3-4</w:t>
            </w:r>
          </w:p>
        </w:tc>
      </w:tr>
      <w:tr w:rsidR="00A024A8" w:rsidRPr="00505F56" w14:paraId="53D00345" w14:textId="77777777" w:rsidTr="001F7F7A">
        <w:trPr>
          <w:trHeight w:val="300"/>
        </w:trPr>
        <w:tc>
          <w:tcPr>
            <w:tcW w:w="2160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446E6A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Magnum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4CC981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color w:val="000000"/>
                <w:lang w:eastAsia="zh-TW"/>
              </w:rPr>
            </w:pPr>
            <w:r w:rsidRPr="00505F56">
              <w:t>1.24</w:t>
            </w:r>
          </w:p>
        </w:tc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DB0A0A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color w:val="000000"/>
                <w:lang w:eastAsia="zh-TW"/>
              </w:rPr>
            </w:pPr>
            <w:r w:rsidRPr="00505F56">
              <w:t>0.28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D19F8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49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A0E24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3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17D6D1E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1,3-4</w:t>
            </w:r>
          </w:p>
        </w:tc>
      </w:tr>
      <w:tr w:rsidR="00A024A8" w:rsidRPr="00505F56" w14:paraId="5CB5C777" w14:textId="77777777" w:rsidTr="001F7F7A">
        <w:trPr>
          <w:trHeight w:val="300"/>
        </w:trPr>
        <w:tc>
          <w:tcPr>
            <w:tcW w:w="2160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1A5311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Isthmu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F1ADB0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color w:val="000000"/>
                <w:lang w:eastAsia="zh-TW"/>
              </w:rPr>
            </w:pPr>
            <w:r w:rsidRPr="00505F56">
              <w:t>0.29</w:t>
            </w:r>
          </w:p>
        </w:tc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A0EBD1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color w:val="000000"/>
                <w:lang w:eastAsia="zh-TW"/>
              </w:rPr>
            </w:pPr>
            <w:r w:rsidRPr="00505F56">
              <w:t>0.066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837138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49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B35F9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3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A724460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1,3-4</w:t>
            </w:r>
          </w:p>
        </w:tc>
      </w:tr>
      <w:tr w:rsidR="00A024A8" w:rsidRPr="00505F56" w14:paraId="68CFA3E3" w14:textId="77777777" w:rsidTr="001F7F7A">
        <w:trPr>
          <w:trHeight w:val="300"/>
        </w:trPr>
        <w:tc>
          <w:tcPr>
            <w:tcW w:w="2160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B20559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Uterus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83F2B5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color w:val="000000"/>
                <w:lang w:eastAsia="zh-TW"/>
              </w:rPr>
            </w:pPr>
            <w:r w:rsidRPr="00505F56">
              <w:t>0.72</w:t>
            </w:r>
          </w:p>
        </w:tc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02FF9D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color w:val="000000"/>
                <w:lang w:eastAsia="zh-TW"/>
              </w:rPr>
            </w:pPr>
            <w:r w:rsidRPr="00505F56">
              <w:t>0.13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51F99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49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A0A45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3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F18E32B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1,3-4</w:t>
            </w:r>
          </w:p>
        </w:tc>
      </w:tr>
      <w:tr w:rsidR="00A024A8" w:rsidRPr="00505F56" w14:paraId="01673E89" w14:textId="77777777" w:rsidTr="001F7F7A">
        <w:trPr>
          <w:trHeight w:val="315"/>
        </w:trPr>
        <w:tc>
          <w:tcPr>
            <w:tcW w:w="2160" w:type="dxa"/>
            <w:tcBorders>
              <w:top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CF2F4F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Vagina</w:t>
            </w:r>
          </w:p>
        </w:tc>
        <w:tc>
          <w:tcPr>
            <w:tcW w:w="171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7569622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color w:val="000000"/>
                <w:lang w:eastAsia="zh-TW"/>
              </w:rPr>
            </w:pPr>
            <w:r w:rsidRPr="00505F56">
              <w:t>0.20</w:t>
            </w:r>
          </w:p>
        </w:tc>
        <w:tc>
          <w:tcPr>
            <w:tcW w:w="15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FCA652D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color w:val="000000"/>
                <w:lang w:eastAsia="zh-TW"/>
              </w:rPr>
            </w:pPr>
            <w:r w:rsidRPr="00505F56">
              <w:t>0.028</w:t>
            </w:r>
          </w:p>
        </w:tc>
        <w:tc>
          <w:tcPr>
            <w:tcW w:w="116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9857FC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24</w:t>
            </w:r>
          </w:p>
        </w:tc>
        <w:tc>
          <w:tcPr>
            <w:tcW w:w="116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743E9B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</w:t>
            </w:r>
          </w:p>
        </w:tc>
        <w:tc>
          <w:tcPr>
            <w:tcW w:w="1352" w:type="dxa"/>
            <w:tcBorders>
              <w:top w:val="nil"/>
              <w:left w:val="nil"/>
            </w:tcBorders>
            <w:shd w:val="clear" w:color="auto" w:fill="auto"/>
            <w:noWrap/>
            <w:vAlign w:val="center"/>
            <w:hideMark/>
          </w:tcPr>
          <w:p w14:paraId="3B9294E7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1</w:t>
            </w:r>
          </w:p>
        </w:tc>
      </w:tr>
      <w:tr w:rsidR="00A024A8" w:rsidRPr="00505F56" w14:paraId="1F2ACF81" w14:textId="77777777" w:rsidTr="001F7F7A">
        <w:trPr>
          <w:trHeight w:val="315"/>
        </w:trPr>
        <w:tc>
          <w:tcPr>
            <w:tcW w:w="2160" w:type="dxa"/>
            <w:tcBorders>
              <w:right w:val="nil"/>
            </w:tcBorders>
            <w:shd w:val="clear" w:color="auto" w:fill="auto"/>
            <w:noWrap/>
            <w:vAlign w:val="center"/>
            <w:hideMark/>
          </w:tcPr>
          <w:p w14:paraId="70D6AE5C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Testes</w:t>
            </w:r>
          </w:p>
        </w:tc>
        <w:tc>
          <w:tcPr>
            <w:tcW w:w="1710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6EC0026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color w:val="000000"/>
                <w:lang w:eastAsia="zh-TW"/>
              </w:rPr>
            </w:pPr>
            <w:r w:rsidRPr="00505F56">
              <w:t>0.05</w:t>
            </w:r>
          </w:p>
        </w:tc>
        <w:tc>
          <w:tcPr>
            <w:tcW w:w="1575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6CE996E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color w:val="000000"/>
                <w:lang w:eastAsia="zh-TW"/>
              </w:rPr>
            </w:pPr>
            <w:r w:rsidRPr="00505F56">
              <w:t>0.026</w:t>
            </w:r>
          </w:p>
        </w:tc>
        <w:tc>
          <w:tcPr>
            <w:tcW w:w="116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E0F2E4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5</w:t>
            </w:r>
          </w:p>
        </w:tc>
        <w:tc>
          <w:tcPr>
            <w:tcW w:w="1169" w:type="dxa"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2FE2E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</w:t>
            </w:r>
          </w:p>
        </w:tc>
        <w:tc>
          <w:tcPr>
            <w:tcW w:w="1352" w:type="dxa"/>
            <w:tcBorders>
              <w:left w:val="nil"/>
            </w:tcBorders>
            <w:shd w:val="clear" w:color="auto" w:fill="auto"/>
            <w:noWrap/>
            <w:vAlign w:val="center"/>
            <w:hideMark/>
          </w:tcPr>
          <w:p w14:paraId="076DED07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5</w:t>
            </w:r>
          </w:p>
        </w:tc>
      </w:tr>
      <w:tr w:rsidR="00EB04E1" w:rsidRPr="00505F56" w14:paraId="2B793527" w14:textId="77777777" w:rsidTr="001F7F7A">
        <w:trPr>
          <w:trHeight w:val="315"/>
        </w:trPr>
        <w:tc>
          <w:tcPr>
            <w:tcW w:w="2160" w:type="dxa"/>
            <w:tcBorders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336FD1F8" w14:textId="23B62975" w:rsidR="00EB04E1" w:rsidRPr="00505F56" w:rsidRDefault="00EB04E1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Rest of Body</w:t>
            </w:r>
          </w:p>
        </w:tc>
        <w:tc>
          <w:tcPr>
            <w:tcW w:w="1710" w:type="dxa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63D6DFFF" w14:textId="684CC456" w:rsidR="00EB04E1" w:rsidRPr="00505F56" w:rsidRDefault="00EB04E1" w:rsidP="00EB04E1">
            <w:pPr>
              <w:spacing w:before="100" w:beforeAutospacing="1" w:after="100" w:afterAutospacing="1" w:line="240" w:lineRule="auto"/>
              <w:jc w:val="center"/>
            </w:pPr>
            <w:r>
              <w:t>86.6 (female only)</w:t>
            </w:r>
          </w:p>
        </w:tc>
        <w:tc>
          <w:tcPr>
            <w:tcW w:w="1575" w:type="dxa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455C2FB9" w14:textId="77777777" w:rsidR="00EB04E1" w:rsidRPr="00505F56" w:rsidRDefault="00EB04E1" w:rsidP="00832F72">
            <w:pPr>
              <w:spacing w:before="100" w:beforeAutospacing="1" w:after="100" w:afterAutospacing="1" w:line="240" w:lineRule="auto"/>
              <w:jc w:val="center"/>
            </w:pPr>
          </w:p>
        </w:tc>
        <w:tc>
          <w:tcPr>
            <w:tcW w:w="1169" w:type="dxa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7C9FB03C" w14:textId="77777777" w:rsidR="00EB04E1" w:rsidRPr="00505F56" w:rsidRDefault="00EB04E1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1169" w:type="dxa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1538DA72" w14:textId="77777777" w:rsidR="00EB04E1" w:rsidRPr="00505F56" w:rsidRDefault="00EB04E1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1352" w:type="dxa"/>
            <w:tcBorders>
              <w:left w:val="nil"/>
              <w:bottom w:val="single" w:sz="8" w:space="0" w:color="auto"/>
            </w:tcBorders>
            <w:shd w:val="clear" w:color="auto" w:fill="auto"/>
            <w:noWrap/>
            <w:vAlign w:val="center"/>
          </w:tcPr>
          <w:p w14:paraId="41210993" w14:textId="77777777" w:rsidR="00EB04E1" w:rsidRPr="00505F56" w:rsidRDefault="00EB04E1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</w:p>
        </w:tc>
      </w:tr>
    </w:tbl>
    <w:p w14:paraId="483BBE20" w14:textId="4705EA9E" w:rsidR="00A024A8" w:rsidRDefault="00A024A8" w:rsidP="002416EA">
      <w:pPr>
        <w:spacing w:after="0" w:line="480" w:lineRule="auto"/>
        <w:contextualSpacing/>
        <w:rPr>
          <w:lang w:eastAsia="zh-TW"/>
        </w:rPr>
      </w:pPr>
      <w:r>
        <w:rPr>
          <w:lang w:eastAsia="zh-TW"/>
        </w:rPr>
        <w:t xml:space="preserve">1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DeSantis&lt;/Author&gt;&lt;Year&gt;1975&lt;/Year&gt;&lt;RecNum&gt;109&lt;/RecNum&gt;&lt;DisplayText&gt;DeSantis et al. (1975)&lt;/DisplayText&gt;&lt;record&gt;&lt;rec-number&gt;109&lt;/rec-number&gt;&lt;foreign-keys&gt;&lt;key app="EN" db-id="5ppstvsty25vwse2fr3595rixtd9ad5v0rax" timestamp="1557515176"&gt;109&lt;/key&gt;&lt;/foreign-keys&gt;&lt;ref-type name="Journal Article"&gt;17&lt;/ref-type&gt;&lt;contributors&gt;&lt;authors&gt;&lt;author&gt;DeSantis, V. P.&lt;/author&gt;&lt;author&gt;Längsfeld, W.&lt;/author&gt;&lt;author&gt;Lindmar, R.&lt;/author&gt;&lt;author&gt;Löffelholz, K.&lt;/author&gt;&lt;/authors&gt;&lt;/contributors&gt;&lt;titles&gt;&lt;title&gt;EVIDENCE FOR NORADRENALINE AND ADRENALINE AS SYMPATHETIC TRANSMITTERS IN THE CHICKEN&lt;/title&gt;&lt;secondary-title&gt;British Journal of Pharmacology&lt;/secondary-title&gt;&lt;/titles&gt;&lt;periodical&gt;&lt;full-title&gt;British Journal of Pharmacology&lt;/full-title&gt;&lt;/periodical&gt;&lt;pages&gt;343-350&lt;/pages&gt;&lt;volume&gt;55&lt;/volume&gt;&lt;number&gt;3&lt;/number&gt;&lt;dates&gt;&lt;year&gt;1975&lt;/year&gt;&lt;pub-dates&gt;&lt;date&gt;1975/11//&lt;/date&gt;&lt;/pub-dates&gt;&lt;/dates&gt;&lt;isbn&gt;00071188&lt;/isbn&gt;&lt;urls&gt;&lt;related-urls&gt;&lt;url&gt;&lt;style face="underline" font="default" size="100%"&gt;http://doi.wiley.com/10.1111/j.1476-5381.1975.tb06937.x&lt;/style&gt;&lt;/url&gt;&lt;/related-urls&gt;&lt;pdf-urls&gt;&lt;url&gt;files/1206/DeSANTIS et al. - 1975 - EVIDENCE FOR NORADRENALINE AND ADRENALINE AS SYMPA.pdf&lt;/url&gt;&lt;/pdf-urls&gt;&lt;/urls&gt;&lt;electronic-resource-num&gt;10.1111/j.1476-5381.1975.tb06937.x&lt;/electronic-resource-num&gt;&lt;remote-database-provider&gt;DOI.org (Crossref)&lt;/remote-database-provider&gt;&lt;language&gt;en&lt;/language&gt;&lt;access-date&gt;2019/05/08/23:15:43&lt;/access-date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DeSantis et al. (1975)</w:t>
      </w:r>
      <w:r>
        <w:rPr>
          <w:lang w:eastAsia="zh-TW"/>
        </w:rPr>
        <w:fldChar w:fldCharType="end"/>
      </w:r>
      <w:r>
        <w:rPr>
          <w:lang w:eastAsia="zh-TW"/>
        </w:rPr>
        <w:t xml:space="preserve">, 2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Bond&lt;/Author&gt;&lt;Year&gt;1958&lt;/Year&gt;&lt;RecNum&gt;92&lt;/RecNum&gt;&lt;DisplayText&gt;Bond and Gilbert (1958)&lt;/DisplayText&gt;&lt;record&gt;&lt;rec-number&gt;92&lt;/rec-number&gt;&lt;foreign-keys&gt;&lt;key app="EN" db-id="5ppstvsty25vwse2fr3595rixtd9ad5v0rax" timestamp="1557515176"&gt;92&lt;/key&gt;&lt;/foreign-keys&gt;&lt;ref-type name="Journal Article"&gt;17&lt;/ref-type&gt;&lt;contributors&gt;&lt;authors&gt;&lt;author&gt;Bond, Charles F.&lt;/author&gt;&lt;author&gt;Gilbert, Perry W.&lt;/author&gt;&lt;/authors&gt;&lt;/contributors&gt;&lt;titles&gt;&lt;title&gt;Comparative Study of Blood Volume in Representative Aquatic and Nonaquatic Birds&lt;/title&gt;&lt;secondary-title&gt;American Journal of Physiology-Legacy Content&lt;/secondary-title&gt;&lt;alt-title&gt;American Journal of Physiology-Legacy Content&lt;/alt-title&gt;&lt;/titles&gt;&lt;periodical&gt;&lt;full-title&gt;American Journal of Physiology-Legacy Content&lt;/full-title&gt;&lt;abbr-1&gt;American Journal of Physiology-Legacy Content&lt;/abbr-1&gt;&lt;/periodical&gt;&lt;alt-periodical&gt;&lt;full-title&gt;American Journal of Physiology-Legacy Content&lt;/full-title&gt;&lt;abbr-1&gt;American Journal of Physiology-Legacy Content&lt;/abbr-1&gt;&lt;/alt-periodical&gt;&lt;pages&gt;519-521&lt;/pages&gt;&lt;volume&gt;194&lt;/volume&gt;&lt;number&gt;3&lt;/number&gt;&lt;dates&gt;&lt;year&gt;1958&lt;/year&gt;&lt;pub-dates&gt;&lt;date&gt;1958/09//&lt;/date&gt;&lt;/pub-dates&gt;&lt;/dates&gt;&lt;isbn&gt;0002-9513&lt;/isbn&gt;&lt;urls&gt;&lt;related-urls&gt;&lt;url&gt;&lt;style face="underline" font="default" size="100%"&gt;http://www.physiology.org/doi/10.1152/ajplegacy.1958.194.3.519&lt;/style&gt;&lt;/url&gt;&lt;/related-urls&gt;&lt;pdf-urls&gt;&lt;url&gt;files/1193/Bond and Gilbert - 1958 - Comparative Study of Blood Volume in Representativ.pdf&lt;/url&gt;&lt;/pdf-urls&gt;&lt;/urls&gt;&lt;electronic-resource-num&gt;10.1152/ajplegacy.1958.194.3.519&lt;/electronic-resource-num&gt;&lt;remote-database-provider&gt;DOI.org (Crossref)&lt;/remote-database-provider&gt;&lt;language&gt;en&lt;/language&gt;&lt;access-date&gt;2019/05/08/23:15:25&lt;/access-date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Bond and Gilbert (1958)</w:t>
      </w:r>
      <w:r>
        <w:rPr>
          <w:lang w:eastAsia="zh-TW"/>
        </w:rPr>
        <w:fldChar w:fldCharType="end"/>
      </w:r>
      <w:r>
        <w:rPr>
          <w:lang w:eastAsia="zh-TW"/>
        </w:rPr>
        <w:t xml:space="preserve">, 3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Wolfenson&lt;/Author&gt;&lt;Year&gt;1978&lt;/Year&gt;&lt;RecNum&gt;213&lt;/RecNum&gt;&lt;DisplayText&gt;D Wolfenson et al. (1978)&lt;/DisplayText&gt;&lt;record&gt;&lt;rec-number&gt;213&lt;/rec-number&gt;&lt;foreign-keys&gt;&lt;key app="EN" db-id="5ppstvsty25vwse2fr3595rixtd9ad5v0rax" timestamp="1558126032"&gt;213&lt;/key&gt;&lt;/foreign-keys&gt;&lt;ref-type name="Journal Article"&gt;17&lt;/ref-type&gt;&lt;contributors&gt;&lt;authors&gt;&lt;author&gt;Wolfenson, D&lt;/author&gt;&lt;author&gt;Berman, A&lt;/author&gt;&lt;author&gt;Frei, Yael F&lt;/author&gt;&lt;author&gt;Snapir, N&lt;/author&gt;&lt;/authors&gt;&lt;/contributors&gt;&lt;titles&gt;&lt;title&gt;Measurement of blood flow distribution by radioactive microspheres in the laying hen (Gallus domesticus)&lt;/title&gt;&lt;secondary-title&gt;Comparative Biochemistry and Physiology Part A: Physiology&lt;/secondary-title&gt;&lt;/titles&gt;&lt;periodical&gt;&lt;full-title&gt;Comparative Biochemistry and Physiology Part A: Physiology&lt;/full-title&gt;&lt;abbr-1&gt;Comparative Biochemistry and Physiology Part A: Physiology&lt;/abbr-1&gt;&lt;/periodical&gt;&lt;pages&gt;549-554&lt;/pages&gt;&lt;volume&gt;61&lt;/volume&gt;&lt;number&gt;4&lt;/number&gt;&lt;dates&gt;&lt;year&gt;1978&lt;/year&gt;&lt;/dates&gt;&lt;isbn&gt;0300-9629&lt;/isbn&gt;&lt;urls&gt;&lt;/urls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D Wolfenson et al. (1978)</w:t>
      </w:r>
      <w:r>
        <w:rPr>
          <w:lang w:eastAsia="zh-TW"/>
        </w:rPr>
        <w:fldChar w:fldCharType="end"/>
      </w:r>
      <w:r>
        <w:rPr>
          <w:lang w:eastAsia="zh-TW"/>
        </w:rPr>
        <w:t xml:space="preserve">, 4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Wolfenson&lt;/Author&gt;&lt;Year&gt;1981&lt;/Year&gt;&lt;RecNum&gt;171&lt;/RecNum&gt;&lt;DisplayText&gt;D. Wolfenson et al. (1981)&lt;/DisplayText&gt;&lt;record&gt;&lt;rec-number&gt;171&lt;/rec-number&gt;&lt;foreign-keys&gt;&lt;key app="EN" db-id="5ppstvsty25vwse2fr3595rixtd9ad5v0rax" timestamp="1557515176"&gt;171&lt;/key&gt;&lt;/foreign-keys&gt;&lt;ref-type name="Journal Article"&gt;17&lt;/ref-type&gt;&lt;contributors&gt;&lt;authors&gt;&lt;author&gt;Wolfenson, D.&lt;/author&gt;&lt;author&gt;Frei, Yael F.&lt;/author&gt;&lt;author&gt;Snapir, N.&lt;/author&gt;&lt;author&gt;Berman, A.&lt;/author&gt;&lt;/authors&gt;&lt;/contributors&gt;&lt;titles&gt;&lt;title&gt;Heat stress effects on capillary blood flow and its redistribution in the laying hen&lt;/title&gt;&lt;secondary-title&gt;Pflgers Archiv European Journal of Physiology&lt;/secondary-title&gt;&lt;alt-title&gt;Pflugers Arch.&lt;/alt-title&gt;&lt;/titles&gt;&lt;alt-periodical&gt;&lt;full-title&gt;Pfl</w:instrText>
      </w:r>
      <w:r w:rsidR="00BD5A33">
        <w:rPr>
          <w:rFonts w:ascii="Tahoma" w:hAnsi="Tahoma" w:cs="Tahoma"/>
          <w:lang w:eastAsia="zh-TW"/>
        </w:rPr>
        <w:instrText>�</w:instrText>
      </w:r>
      <w:r w:rsidR="00BD5A33">
        <w:rPr>
          <w:lang w:eastAsia="zh-TW"/>
        </w:rPr>
        <w:instrText>gers Archiv European Journal of Physiology&lt;/full-title&gt;&lt;abbr-1&gt;Pflugers Arch.&lt;/abbr-1&gt;&lt;/alt-periodical&gt;&lt;pages&gt;86-93&lt;/pages&gt;&lt;volume&gt;390&lt;/volume&gt;&lt;number&gt;1&lt;/number&gt;&lt;dates&gt;&lt;year&gt;1981&lt;/year&gt;&lt;pub-dates&gt;&lt;date&gt;1981/04//&lt;/date&gt;&lt;/pub-dates&gt;&lt;/dates&gt;&lt;isbn&gt;0031-6768, 1432-2013&lt;/isbn&gt;&lt;urls&gt;&lt;related-urls&gt;&lt;url&gt;&lt;style face="underline" font="default" size="100%"&gt;http://link.springer.com/10.1007/BF00582717&lt;/style&gt;&lt;/url&gt;&lt;/related-urls&gt;&lt;pdf-urls&gt;&lt;url&gt;files/1184/Wolfenson et al. - 1981 - Heat stress effects on capillary blood flow and it.pdf&lt;/url&gt;&lt;/pdf-urls&gt;&lt;/urls&gt;&lt;electronic-resource-num&gt;10.1007/BF00582717&lt;/electronic-resource-num&gt;&lt;remote-database-provider&gt;DOI.org (Crossref)&lt;/remote-database-provider&gt;&lt;language&gt;en&lt;/language&gt;&lt;access-date&gt;2019/05/08/23:15:13&lt;/access-date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D. Wolfenson et al. (1981)</w:t>
      </w:r>
      <w:r>
        <w:rPr>
          <w:lang w:eastAsia="zh-TW"/>
        </w:rPr>
        <w:fldChar w:fldCharType="end"/>
      </w:r>
      <w:r>
        <w:rPr>
          <w:lang w:eastAsia="zh-TW"/>
        </w:rPr>
        <w:t xml:space="preserve">, 5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Martínez&lt;/Author&gt;&lt;Year&gt;2015&lt;/Year&gt;&lt;RecNum&gt;133&lt;/RecNum&gt;&lt;DisplayText&gt;Martínez et al. (2015)&lt;/DisplayText&gt;&lt;record&gt;&lt;rec-number&gt;133&lt;/rec-number&gt;&lt;foreign-keys&gt;&lt;key app="EN" db-id="5ppstvsty25vwse2fr3595rixtd9ad5v0rax" timestamp="1557515176"&gt;133&lt;/key&gt;&lt;/foreign-keys&gt;&lt;ref-type name="Journal Article"&gt;17&lt;/ref-type&gt;&lt;contributors&gt;&lt;authors&gt;&lt;author&gt;Martínez, Y.&lt;/author&gt;&lt;author&gt;Carrión, Y.&lt;/author&gt;&lt;author&gt;Rodríguez, R.&lt;/author&gt;&lt;author&gt;Valdivié, M.&lt;/author&gt;&lt;author&gt;Olmo, C.&lt;/author&gt;&lt;author&gt;Betancur, C.&lt;/author&gt;&lt;author&gt;Liu, G.&lt;/author&gt;&lt;author&gt;Al-Dhabi, Na&lt;/author&gt;&lt;author&gt;Duraipandiyan, V.&lt;/author&gt;&lt;/authors&gt;&lt;/contributors&gt;&lt;titles&gt;&lt;title&gt;Growth Performance, Organ Weights and Some Blood Parameters of Replacement Laying Pullets Fed with Increasing Levels of Wheat Bran&lt;/title&gt;&lt;secondary-title&gt;Revista Brasileira de Ciência Avícola&lt;/secondary-title&gt;&lt;alt-title&gt;Rev. Bras. Cienc. Avic.&lt;/alt-title&gt;&lt;/titles&gt;&lt;periodical&gt;&lt;full-title&gt;Revista Brasileira de Ciência Avícola&lt;/full-title&gt;&lt;abbr-1&gt;Rev. Bras. Cienc. Avic.&lt;/abbr-1&gt;&lt;/periodical&gt;&lt;alt-periodical&gt;&lt;full-title&gt;Revista Brasileira de Ciência Avícola&lt;/full-title&gt;&lt;abbr-1&gt;Rev. Bras. Cienc. Avic.&lt;/abbr-1&gt;&lt;/alt-periodical&gt;&lt;pages&gt;347-354&lt;/pages&gt;&lt;volume&gt;17&lt;/volume&gt;&lt;number&gt;3&lt;/number&gt;&lt;dates&gt;&lt;year&gt;2015&lt;/year&gt;&lt;pub-dates&gt;&lt;date&gt;2015/09//&lt;/date&gt;&lt;/pub-dates&gt;&lt;/dates&gt;&lt;isbn&gt;1516-635X&lt;/isbn&gt;&lt;urls&gt;&lt;related-urls&gt;&lt;url&gt;&lt;style face="underline" font="default" size="100%"&gt;http://www.scielo.br/scielo.php?script=sci_arttext&amp;amp;pid=S1516-635X2015000300347&amp;amp;lng=en&amp;amp;tlng=en&lt;/style&gt;&lt;/url&gt;&lt;/related-urls&gt;&lt;pdf-urls&gt;&lt;url&gt;files/1222/Martínez et al. - 2015 - Growth Performance, Organ Weights and Some Blood P.pdf&lt;/url&gt;&lt;/pdf-urls&gt;&lt;/urls&gt;&lt;electronic-resource-num&gt;10.1590/1516-635X1703347-354&lt;/electronic-resource-num&gt;&lt;remote-database-provider&gt;DOI.org (Crossref)&lt;/remote-database-provider&gt;&lt;language&gt;en&lt;/language&gt;&lt;access-date&gt;2019/05/08/23:16:09&lt;/access-date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Martínez et al. (2015)</w:t>
      </w:r>
      <w:r>
        <w:rPr>
          <w:lang w:eastAsia="zh-TW"/>
        </w:rPr>
        <w:fldChar w:fldCharType="end"/>
      </w:r>
      <w:r>
        <w:rPr>
          <w:lang w:eastAsia="zh-TW"/>
        </w:rPr>
        <w:t xml:space="preserve">, 6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Norton&lt;/Author&gt;&lt;Year&gt;1949&lt;/Year&gt;&lt;RecNum&gt;138&lt;/RecNum&gt;&lt;DisplayText&gt;Norton and Wolfe (1949)&lt;/DisplayText&gt;&lt;record&gt;&lt;rec-number&gt;138&lt;/rec-number&gt;&lt;foreign-keys&gt;&lt;key app="EN" db-id="5ppstvsty25vwse2fr3595rixtd9ad5v0rax" timestamp="1557515176"&gt;138&lt;/key&gt;&lt;/foreign-keys&gt;&lt;ref-type name="Journal Article"&gt;17&lt;/ref-type&gt;&lt;contributors&gt;&lt;authors&gt;&lt;author&gt;Norton, Stata&lt;/author&gt;&lt;author&gt;Wolfe, Harold R.&lt;/author&gt;&lt;/authors&gt;&lt;/contributors&gt;&lt;titles&gt;&lt;title&gt;The growth of the spleen in the chicken&lt;/title&gt;&lt;secondary-title&gt;The Anatomical Record&lt;/secondary-title&gt;&lt;alt-title&gt;Anat. Rec.&lt;/alt-title&gt;&lt;/titles&gt;&lt;periodical&gt;&lt;full-title&gt;The Anatomical Record&lt;/full-title&gt;&lt;abbr-1&gt;Anat. Rec.&lt;/abbr-1&gt;&lt;/periodical&gt;&lt;alt-periodical&gt;&lt;full-title&gt;The Anatomical Record&lt;/full-title&gt;&lt;abbr-1&gt;Anat. Rec.&lt;/abbr-1&gt;&lt;/alt-periodical&gt;&lt;pages&gt;83-93&lt;/pages&gt;&lt;volume&gt;105&lt;/volume&gt;&lt;number&gt;1&lt;/number&gt;&lt;dates&gt;&lt;year&gt;1949&lt;/year&gt;&lt;pub-dates&gt;&lt;date&gt;1949/09//&lt;/date&gt;&lt;/pub-dates&gt;&lt;/dates&gt;&lt;isbn&gt;0003-276X, 1097-0185&lt;/isbn&gt;&lt;urls&gt;&lt;related-urls&gt;&lt;url&gt;&lt;style face="underline" font="default" size="100%"&gt;http://doi.wiley.com/10.1002/ar.1091050107&lt;/style&gt;&lt;/url&gt;&lt;/related-urls&gt;&lt;pdf-urls&gt;&lt;url&gt;files/1230/Norton and Wolfe - 1949 - The growth of the spleen in the chicken.pdf&lt;/url&gt;&lt;/pdf-urls&gt;&lt;/urls&gt;&lt;electronic-resource-num&gt;10.1002/ar.1091050107&lt;/electronic-resource-num&gt;&lt;remote-database-provider&gt;DOI.org (Crossref)&lt;/remote-database-provider&gt;&lt;language&gt;en&lt;/language&gt;&lt;access-date&gt;2019/05/08/23:16:20&lt;/access-date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Norton and Wolfe (1949)</w:t>
      </w:r>
      <w:r>
        <w:rPr>
          <w:lang w:eastAsia="zh-TW"/>
        </w:rPr>
        <w:fldChar w:fldCharType="end"/>
      </w:r>
      <w:r>
        <w:rPr>
          <w:lang w:eastAsia="zh-TW"/>
        </w:rPr>
        <w:t>, 7.</w:t>
      </w:r>
      <w:r w:rsidRPr="00505F56">
        <w:rPr>
          <w:lang w:eastAsia="zh-TW"/>
        </w:rPr>
        <w:t xml:space="preserve">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Niezgoda&lt;/Author&gt;&lt;Year&gt;1982&lt;/Year&gt;&lt;RecNum&gt;137&lt;/RecNum&gt;&lt;DisplayText&gt;Niezgoda et al. (1982)&lt;/DisplayText&gt;&lt;record&gt;&lt;rec-number&gt;137&lt;/rec-number&gt;&lt;foreign-keys&gt;&lt;key app="EN" db-id="5ppstvsty25vwse2fr3595rixtd9ad5v0rax" timestamp="1557515176"&gt;137&lt;/key&gt;&lt;/foreign-keys&gt;&lt;ref-type name="Journal Article"&gt;17&lt;/ref-type&gt;&lt;contributors&gt;&lt;authors&gt;&lt;author&gt;Niezgoda, J.&lt;/author&gt;&lt;author&gt;Pierzchala, K.&lt;/author&gt;&lt;author&gt;Bobek, S.&lt;/author&gt;&lt;/authors&gt;&lt;/contributors&gt;&lt;titles&gt;&lt;title&gt;Blood Flow through the Reproductive Organs in the Hen during the Maturation Period and Egg-Laying Cycle*&lt;/title&gt;&lt;secondary-title&gt;Zentralblatt für Veterinärmedizin Reihe A&lt;/secondary-title&gt;&lt;/titles&gt;&lt;periodical&gt;&lt;full-title&gt;Zentralblatt für Veterinärmedizin Reihe A&lt;/full-title&gt;&lt;/periodical&gt;&lt;pages&gt;207-214&lt;/pages&gt;&lt;volume&gt;29&lt;/volume&gt;&lt;number&gt;3&lt;/number&gt;&lt;dates&gt;&lt;year&gt;1982&lt;/year&gt;&lt;pub-dates&gt;&lt;date&gt;2010/05/13/&lt;/date&gt;&lt;/pub-dates&gt;&lt;/dates&gt;&lt;isbn&gt;01770543&lt;/isbn&gt;&lt;urls&gt;&lt;related-urls&gt;&lt;url&gt;&lt;style face="underline" font="default" size="100%"&gt;http://doi.wiley.com/10.1111/j.1439-0442.1982.tb01395.x&lt;/style&gt;&lt;/url&gt;&lt;/related-urls&gt;&lt;pdf-urls&gt;&lt;url&gt;files/1228/Niezgoda et al. - 2010 - Blood Flow through the Reproductive Organs in the .pdf&lt;/url&gt;&lt;/pdf-urls&gt;&lt;/urls&gt;&lt;electronic-resource-num&gt;10.1111/j.1439-0442.1982.tb01395.x&lt;/electronic-resource-num&gt;&lt;remote-database-provider&gt;DOI.org (Crossref)&lt;/remote-database-provider&gt;&lt;language&gt;en&lt;/language&gt;&lt;access-date&gt;2019/05/08/23:16:17&lt;/access-date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Niezgoda et al. (1982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</w:t>
      </w:r>
      <w:r>
        <w:rPr>
          <w:lang w:eastAsia="zh-TW"/>
        </w:rPr>
        <w:t xml:space="preserve">8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Leeson&lt;/Author&gt;&lt;Year&gt;1980&lt;/Year&gt;&lt;RecNum&gt;131&lt;/RecNum&gt;&lt;DisplayText&gt;Leeson and Summers (1980)&lt;/DisplayText&gt;&lt;record&gt;&lt;rec-number&gt;131&lt;/rec-number&gt;&lt;foreign-keys&gt;&lt;key app="EN" db-id="5ppstvsty25vwse2fr3595rixtd9ad5v0rax" timestamp="1557515176"&gt;131&lt;/key&gt;&lt;/foreign-keys&gt;&lt;ref-type name="Journal Article"&gt;17&lt;/ref-type&gt;&lt;contributors&gt;&lt;authors&gt;&lt;author&gt;Leeson, S.&lt;/author&gt;&lt;author&gt;Summers, J. D.&lt;/author&gt;&lt;/authors&gt;&lt;/contributors&gt;&lt;titles&gt;&lt;title&gt;Production and Carcass Characteristics of the Broiler Chicken&lt;/title&gt;&lt;secondary-title&gt;Poultry Science&lt;/secondary-title&gt;&lt;alt-title&gt;Poultry Science&lt;/alt-title&gt;&lt;/titles&gt;&lt;periodical&gt;&lt;full-title&gt;Poultry Science&lt;/full-title&gt;&lt;/periodical&gt;&lt;alt-periodical&gt;&lt;full-title&gt;Poultry Science&lt;/full-title&gt;&lt;/alt-periodical&gt;&lt;pages&gt;786-798&lt;/pages&gt;&lt;volume&gt;59&lt;/volume&gt;&lt;number&gt;4&lt;/number&gt;&lt;dates&gt;&lt;year&gt;1980&lt;/year&gt;&lt;pub-dates&gt;&lt;date&gt;1980/04/01/&lt;/date&gt;&lt;/pub-dates&gt;&lt;/dates&gt;&lt;isbn&gt;0032-5791, 1525-3171&lt;/isbn&gt;&lt;urls&gt;&lt;related-urls&gt;&lt;url&gt;&lt;style face="underline" font="default" size="100%"&gt;https://academic.oup.com/ps/article-lookup/doi/10.3382/ps.0590786&lt;/style&gt;&lt;/url&gt;&lt;/related-urls&gt;&lt;pdf-urls&gt;&lt;url&gt;files/1239/Leeson and Summers - 1980 - Production and Carcass Characteristics of the Broi.pdf&lt;/url&gt;&lt;/pdf-urls&gt;&lt;/urls&gt;&lt;electronic-resource-num&gt;10.3382/ps.0590786&lt;/electronic-resource-num&gt;&lt;remote-database-provider&gt;DOI.org (Crossref)&lt;/remote-database-provider&gt;&lt;language&gt;en&lt;/language&gt;&lt;access-date&gt;2019/05/08/23:18:40&lt;/access-date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Leeson and Summers (1980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 </w:t>
      </w:r>
    </w:p>
    <w:p w14:paraId="553C7F7B" w14:textId="5FEE64E7" w:rsidR="00A024A8" w:rsidRDefault="00A024A8" w:rsidP="002416EA">
      <w:pPr>
        <w:spacing w:after="0" w:line="480" w:lineRule="auto"/>
        <w:contextualSpacing/>
        <w:rPr>
          <w:lang w:eastAsia="zh-TW"/>
        </w:rPr>
        <w:sectPr w:rsidR="00A024A8" w:rsidSect="00696540">
          <w:footerReference w:type="default" r:id="rId9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505F56">
        <w:rPr>
          <w:lang w:eastAsia="zh-TW"/>
        </w:rPr>
        <w:t>N/A: not applicable</w:t>
      </w:r>
      <w:r w:rsidR="007E0A7D">
        <w:rPr>
          <w:lang w:eastAsia="zh-TW"/>
        </w:rPr>
        <w:t xml:space="preserve"> or not available</w:t>
      </w:r>
    </w:p>
    <w:p w14:paraId="2B9EEC38" w14:textId="3001E173" w:rsidR="00A024A8" w:rsidRPr="00832F72" w:rsidRDefault="00A024A8" w:rsidP="00054399">
      <w:pPr>
        <w:rPr>
          <w:b/>
        </w:rPr>
      </w:pPr>
      <w:r w:rsidRPr="00832F72">
        <w:rPr>
          <w:b/>
        </w:rPr>
        <w:lastRenderedPageBreak/>
        <w:t>Table 3. Relative Organ Weight (</w:t>
      </w:r>
      <w:proofErr w:type="gramStart"/>
      <w:r w:rsidRPr="00832F72">
        <w:rPr>
          <w:b/>
        </w:rPr>
        <w:t>%</w:t>
      </w:r>
      <w:proofErr w:type="gramEnd"/>
      <w:r w:rsidRPr="00832F72">
        <w:rPr>
          <w:b/>
        </w:rPr>
        <w:t xml:space="preserve"> Body Weight) for Turkey</w:t>
      </w:r>
      <w:r w:rsidR="007E0A7D">
        <w:rPr>
          <w:b/>
        </w:rPr>
        <w:t>s</w:t>
      </w:r>
    </w:p>
    <w:tbl>
      <w:tblPr>
        <w:tblW w:w="14464" w:type="dxa"/>
        <w:tblBorders>
          <w:top w:val="single" w:sz="4" w:space="0" w:color="auto"/>
        </w:tblBorders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2070"/>
        <w:gridCol w:w="1620"/>
        <w:gridCol w:w="1440"/>
        <w:gridCol w:w="1084"/>
        <w:gridCol w:w="1007"/>
        <w:gridCol w:w="2014"/>
        <w:gridCol w:w="5229"/>
      </w:tblGrid>
      <w:tr w:rsidR="00A024A8" w:rsidRPr="00832F72" w14:paraId="5A4E9120" w14:textId="77777777" w:rsidTr="001F7F7A">
        <w:trPr>
          <w:trHeight w:val="333"/>
        </w:trPr>
        <w:tc>
          <w:tcPr>
            <w:tcW w:w="2070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7FEE57" w14:textId="77777777" w:rsidR="00A024A8" w:rsidRPr="00832F72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832F72">
              <w:rPr>
                <w:b/>
                <w:lang w:eastAsia="zh-TW"/>
              </w:rPr>
              <w:t>Tissue</w:t>
            </w:r>
          </w:p>
        </w:tc>
        <w:tc>
          <w:tcPr>
            <w:tcW w:w="1620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6E740DE" w14:textId="77777777" w:rsidR="00A024A8" w:rsidRPr="00832F72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832F72">
              <w:rPr>
                <w:b/>
                <w:lang w:eastAsia="zh-TW"/>
              </w:rPr>
              <w:t>Mean</w:t>
            </w:r>
          </w:p>
        </w:tc>
        <w:tc>
          <w:tcPr>
            <w:tcW w:w="1440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0B06682" w14:textId="77777777" w:rsidR="00A024A8" w:rsidRPr="00832F72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832F72">
              <w:rPr>
                <w:b/>
                <w:lang w:eastAsia="zh-TW"/>
              </w:rPr>
              <w:t>SD</w:t>
            </w:r>
          </w:p>
        </w:tc>
        <w:tc>
          <w:tcPr>
            <w:tcW w:w="2091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5950B4" w14:textId="77777777" w:rsidR="00A024A8" w:rsidRPr="00832F72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832F72">
              <w:rPr>
                <w:b/>
                <w:lang w:eastAsia="zh-TW"/>
              </w:rPr>
              <w:t>Number</w:t>
            </w:r>
          </w:p>
        </w:tc>
        <w:tc>
          <w:tcPr>
            <w:tcW w:w="2014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F7A1488" w14:textId="77777777" w:rsidR="00A024A8" w:rsidRPr="00832F72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832F72">
              <w:rPr>
                <w:b/>
                <w:lang w:eastAsia="zh-TW"/>
              </w:rPr>
              <w:t>Range</w:t>
            </w:r>
          </w:p>
        </w:tc>
        <w:tc>
          <w:tcPr>
            <w:tcW w:w="5229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728B16" w14:textId="77777777" w:rsidR="00A024A8" w:rsidRPr="00832F72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832F72">
              <w:rPr>
                <w:b/>
                <w:lang w:eastAsia="zh-TW"/>
              </w:rPr>
              <w:t>Reference</w:t>
            </w:r>
          </w:p>
        </w:tc>
      </w:tr>
      <w:tr w:rsidR="00A024A8" w:rsidRPr="00505F56" w14:paraId="2636D14C" w14:textId="77777777" w:rsidTr="001F7F7A">
        <w:trPr>
          <w:trHeight w:val="333"/>
        </w:trPr>
        <w:tc>
          <w:tcPr>
            <w:tcW w:w="2070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3225311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</w:p>
        </w:tc>
        <w:tc>
          <w:tcPr>
            <w:tcW w:w="1620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6D96FDF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</w:p>
        </w:tc>
        <w:tc>
          <w:tcPr>
            <w:tcW w:w="1440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EA5766E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</w:p>
        </w:tc>
        <w:tc>
          <w:tcPr>
            <w:tcW w:w="10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CBD518C" w14:textId="77777777" w:rsidR="00A024A8" w:rsidRPr="00832F72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832F72">
              <w:rPr>
                <w:b/>
                <w:lang w:eastAsia="zh-TW"/>
              </w:rPr>
              <w:t>Animals</w:t>
            </w:r>
          </w:p>
        </w:tc>
        <w:tc>
          <w:tcPr>
            <w:tcW w:w="10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5EE3DCD" w14:textId="77777777" w:rsidR="00A024A8" w:rsidRPr="00832F72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832F72">
              <w:rPr>
                <w:b/>
                <w:lang w:eastAsia="zh-TW"/>
              </w:rPr>
              <w:t>Studies</w:t>
            </w:r>
          </w:p>
        </w:tc>
        <w:tc>
          <w:tcPr>
            <w:tcW w:w="2014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FC5C86C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</w:p>
        </w:tc>
        <w:tc>
          <w:tcPr>
            <w:tcW w:w="5229" w:type="dxa"/>
            <w:vMerge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1A6C740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</w:p>
        </w:tc>
      </w:tr>
      <w:tr w:rsidR="00A024A8" w:rsidRPr="00505F56" w14:paraId="60E8012A" w14:textId="77777777" w:rsidTr="001F7F7A">
        <w:trPr>
          <w:trHeight w:val="315"/>
        </w:trPr>
        <w:tc>
          <w:tcPr>
            <w:tcW w:w="207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080B95" w14:textId="214DA095" w:rsidR="00A024A8" w:rsidRPr="00505F56" w:rsidRDefault="00A024A8" w:rsidP="0033253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Adrenal</w:t>
            </w:r>
            <w:r w:rsidR="0073186B">
              <w:rPr>
                <w:lang w:eastAsia="zh-TW"/>
              </w:rPr>
              <w:t xml:space="preserve"> Gland</w:t>
            </w:r>
          </w:p>
        </w:tc>
        <w:tc>
          <w:tcPr>
            <w:tcW w:w="162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FB104BB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019</w:t>
            </w:r>
          </w:p>
        </w:tc>
        <w:tc>
          <w:tcPr>
            <w:tcW w:w="144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50F5D36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0045</w:t>
            </w:r>
          </w:p>
        </w:tc>
        <w:tc>
          <w:tcPr>
            <w:tcW w:w="108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77D461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793</w:t>
            </w:r>
          </w:p>
        </w:tc>
        <w:tc>
          <w:tcPr>
            <w:tcW w:w="1007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1B7F81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2</w:t>
            </w:r>
          </w:p>
        </w:tc>
        <w:tc>
          <w:tcPr>
            <w:tcW w:w="201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AF751C6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007-0.021</w:t>
            </w:r>
          </w:p>
        </w:tc>
        <w:tc>
          <w:tcPr>
            <w:tcW w:w="522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0917EE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8, 17</w:t>
            </w:r>
          </w:p>
        </w:tc>
      </w:tr>
      <w:tr w:rsidR="00A024A8" w:rsidRPr="00505F56" w14:paraId="4EC26CE9" w14:textId="77777777" w:rsidTr="001F7F7A">
        <w:trPr>
          <w:trHeight w:val="315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3F81A444" w14:textId="77777777" w:rsidR="00A024A8" w:rsidRPr="00505F56" w:rsidRDefault="00A024A8" w:rsidP="0033253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 xml:space="preserve">Bursa of </w:t>
            </w:r>
            <w:proofErr w:type="spellStart"/>
            <w:r w:rsidRPr="00505F56">
              <w:rPr>
                <w:lang w:eastAsia="zh-TW"/>
              </w:rPr>
              <w:t>Fabricius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B878FC7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14</w:t>
            </w:r>
          </w:p>
        </w:tc>
        <w:tc>
          <w:tcPr>
            <w:tcW w:w="1440" w:type="dxa"/>
            <w:shd w:val="clear" w:color="auto" w:fill="auto"/>
            <w:noWrap/>
            <w:vAlign w:val="center"/>
          </w:tcPr>
          <w:p w14:paraId="4AA3C5A5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045</w:t>
            </w:r>
          </w:p>
        </w:tc>
        <w:tc>
          <w:tcPr>
            <w:tcW w:w="1084" w:type="dxa"/>
            <w:shd w:val="clear" w:color="auto" w:fill="auto"/>
            <w:noWrap/>
            <w:vAlign w:val="center"/>
            <w:hideMark/>
          </w:tcPr>
          <w:p w14:paraId="07E22AA1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222</w:t>
            </w:r>
          </w:p>
        </w:tc>
        <w:tc>
          <w:tcPr>
            <w:tcW w:w="1007" w:type="dxa"/>
            <w:shd w:val="clear" w:color="auto" w:fill="auto"/>
            <w:noWrap/>
            <w:vAlign w:val="center"/>
            <w:hideMark/>
          </w:tcPr>
          <w:p w14:paraId="0A8A143F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4</w:t>
            </w:r>
          </w:p>
        </w:tc>
        <w:tc>
          <w:tcPr>
            <w:tcW w:w="2014" w:type="dxa"/>
            <w:shd w:val="clear" w:color="auto" w:fill="auto"/>
            <w:noWrap/>
            <w:vAlign w:val="center"/>
          </w:tcPr>
          <w:p w14:paraId="6E375960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050-0.200</w:t>
            </w:r>
          </w:p>
        </w:tc>
        <w:tc>
          <w:tcPr>
            <w:tcW w:w="5229" w:type="dxa"/>
            <w:shd w:val="clear" w:color="auto" w:fill="auto"/>
            <w:noWrap/>
            <w:vAlign w:val="center"/>
            <w:hideMark/>
          </w:tcPr>
          <w:p w14:paraId="5C6CA352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3, 4, 7, 12, 14, 19, 20, 21, 22, 24, 28, 31, 33, 41</w:t>
            </w:r>
          </w:p>
        </w:tc>
      </w:tr>
      <w:tr w:rsidR="00A024A8" w:rsidRPr="00505F56" w14:paraId="2C44824C" w14:textId="77777777" w:rsidTr="001F7F7A">
        <w:trPr>
          <w:trHeight w:val="315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13D9049C" w14:textId="77777777" w:rsidR="00A024A8" w:rsidRPr="00505F56" w:rsidRDefault="00A024A8" w:rsidP="0033253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Heart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07927F9C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51</w:t>
            </w:r>
          </w:p>
        </w:tc>
        <w:tc>
          <w:tcPr>
            <w:tcW w:w="1440" w:type="dxa"/>
            <w:shd w:val="clear" w:color="auto" w:fill="auto"/>
            <w:noWrap/>
            <w:vAlign w:val="center"/>
          </w:tcPr>
          <w:p w14:paraId="1A363A39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075</w:t>
            </w:r>
          </w:p>
        </w:tc>
        <w:tc>
          <w:tcPr>
            <w:tcW w:w="1084" w:type="dxa"/>
            <w:shd w:val="clear" w:color="auto" w:fill="auto"/>
            <w:noWrap/>
            <w:vAlign w:val="center"/>
            <w:hideMark/>
          </w:tcPr>
          <w:p w14:paraId="2D64592D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2184</w:t>
            </w:r>
          </w:p>
        </w:tc>
        <w:tc>
          <w:tcPr>
            <w:tcW w:w="1007" w:type="dxa"/>
            <w:shd w:val="clear" w:color="auto" w:fill="auto"/>
            <w:noWrap/>
            <w:vAlign w:val="center"/>
            <w:hideMark/>
          </w:tcPr>
          <w:p w14:paraId="7DBDDD39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9</w:t>
            </w:r>
          </w:p>
        </w:tc>
        <w:tc>
          <w:tcPr>
            <w:tcW w:w="2014" w:type="dxa"/>
            <w:shd w:val="clear" w:color="auto" w:fill="auto"/>
            <w:noWrap/>
            <w:vAlign w:val="center"/>
          </w:tcPr>
          <w:p w14:paraId="77DCD7A7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324-0.740</w:t>
            </w:r>
          </w:p>
        </w:tc>
        <w:tc>
          <w:tcPr>
            <w:tcW w:w="5229" w:type="dxa"/>
            <w:shd w:val="clear" w:color="auto" w:fill="auto"/>
            <w:noWrap/>
            <w:vAlign w:val="center"/>
            <w:hideMark/>
          </w:tcPr>
          <w:p w14:paraId="6E4A1CEC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1, 3, 7, 10, 13, 17-19, 20- 22, 27, 30, 35-36, 41-43</w:t>
            </w:r>
          </w:p>
        </w:tc>
      </w:tr>
      <w:tr w:rsidR="00A024A8" w:rsidRPr="00505F56" w14:paraId="224A8BCD" w14:textId="77777777" w:rsidTr="001F7F7A">
        <w:trPr>
          <w:trHeight w:val="315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5B475B20" w14:textId="77777777" w:rsidR="00A024A8" w:rsidRPr="00505F56" w:rsidRDefault="00A024A8" w:rsidP="0033253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Kidney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5B7FB955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95</w:t>
            </w:r>
          </w:p>
        </w:tc>
        <w:tc>
          <w:tcPr>
            <w:tcW w:w="1440" w:type="dxa"/>
            <w:shd w:val="clear" w:color="auto" w:fill="auto"/>
            <w:noWrap/>
            <w:vAlign w:val="center"/>
          </w:tcPr>
          <w:p w14:paraId="4DF5E27F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120</w:t>
            </w:r>
          </w:p>
        </w:tc>
        <w:tc>
          <w:tcPr>
            <w:tcW w:w="1084" w:type="dxa"/>
            <w:shd w:val="clear" w:color="auto" w:fill="auto"/>
            <w:noWrap/>
            <w:vAlign w:val="center"/>
            <w:hideMark/>
          </w:tcPr>
          <w:p w14:paraId="6CFEFC33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042</w:t>
            </w:r>
          </w:p>
        </w:tc>
        <w:tc>
          <w:tcPr>
            <w:tcW w:w="1007" w:type="dxa"/>
            <w:shd w:val="clear" w:color="auto" w:fill="auto"/>
            <w:noWrap/>
            <w:vAlign w:val="center"/>
            <w:hideMark/>
          </w:tcPr>
          <w:p w14:paraId="0D1E171C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8</w:t>
            </w:r>
          </w:p>
        </w:tc>
        <w:tc>
          <w:tcPr>
            <w:tcW w:w="2014" w:type="dxa"/>
            <w:shd w:val="clear" w:color="auto" w:fill="auto"/>
            <w:noWrap/>
            <w:vAlign w:val="center"/>
          </w:tcPr>
          <w:p w14:paraId="566933E9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265-1.097</w:t>
            </w:r>
          </w:p>
        </w:tc>
        <w:tc>
          <w:tcPr>
            <w:tcW w:w="5229" w:type="dxa"/>
            <w:shd w:val="clear" w:color="auto" w:fill="auto"/>
            <w:noWrap/>
            <w:vAlign w:val="bottom"/>
            <w:hideMark/>
          </w:tcPr>
          <w:p w14:paraId="1CF947F7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17, 24, 25, 27, 30, 31, 39, 42</w:t>
            </w:r>
          </w:p>
        </w:tc>
      </w:tr>
      <w:tr w:rsidR="00A024A8" w:rsidRPr="00505F56" w14:paraId="3AA625D3" w14:textId="77777777" w:rsidTr="001F7F7A">
        <w:trPr>
          <w:trHeight w:val="315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20E1EC60" w14:textId="77777777" w:rsidR="00A024A8" w:rsidRPr="00505F56" w:rsidRDefault="00A024A8" w:rsidP="0033253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Liver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1635DB7F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2.62</w:t>
            </w:r>
          </w:p>
        </w:tc>
        <w:tc>
          <w:tcPr>
            <w:tcW w:w="1440" w:type="dxa"/>
            <w:shd w:val="clear" w:color="auto" w:fill="auto"/>
            <w:noWrap/>
            <w:vAlign w:val="center"/>
          </w:tcPr>
          <w:p w14:paraId="2B324897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358</w:t>
            </w:r>
          </w:p>
        </w:tc>
        <w:tc>
          <w:tcPr>
            <w:tcW w:w="1084" w:type="dxa"/>
            <w:shd w:val="clear" w:color="auto" w:fill="auto"/>
            <w:noWrap/>
            <w:vAlign w:val="center"/>
            <w:hideMark/>
          </w:tcPr>
          <w:p w14:paraId="43179E33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2801</w:t>
            </w:r>
          </w:p>
        </w:tc>
        <w:tc>
          <w:tcPr>
            <w:tcW w:w="1007" w:type="dxa"/>
            <w:shd w:val="clear" w:color="auto" w:fill="auto"/>
            <w:noWrap/>
            <w:vAlign w:val="center"/>
            <w:hideMark/>
          </w:tcPr>
          <w:p w14:paraId="7C1CE018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28</w:t>
            </w:r>
          </w:p>
        </w:tc>
        <w:tc>
          <w:tcPr>
            <w:tcW w:w="2014" w:type="dxa"/>
            <w:shd w:val="clear" w:color="auto" w:fill="auto"/>
            <w:noWrap/>
            <w:vAlign w:val="center"/>
          </w:tcPr>
          <w:p w14:paraId="7ACDE330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830-4.270</w:t>
            </w:r>
          </w:p>
        </w:tc>
        <w:tc>
          <w:tcPr>
            <w:tcW w:w="5229" w:type="dxa"/>
            <w:shd w:val="clear" w:color="auto" w:fill="auto"/>
            <w:noWrap/>
            <w:vAlign w:val="center"/>
            <w:hideMark/>
          </w:tcPr>
          <w:p w14:paraId="4791ACFC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3, 4, 6, 7, 10, 13, 15-17, 19-21, 23-27, 29-32, 35, 37, 39, 40-43</w:t>
            </w:r>
          </w:p>
        </w:tc>
      </w:tr>
      <w:tr w:rsidR="00A024A8" w:rsidRPr="00505F56" w14:paraId="15E09655" w14:textId="77777777" w:rsidTr="001F7F7A">
        <w:trPr>
          <w:trHeight w:val="315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1305E72C" w14:textId="77777777" w:rsidR="00A024A8" w:rsidRPr="00505F56" w:rsidRDefault="00A024A8" w:rsidP="0033253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Lung</w:t>
            </w:r>
            <w:r>
              <w:rPr>
                <w:lang w:eastAsia="zh-TW"/>
              </w:rPr>
              <w:t>s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4823C74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83</w:t>
            </w:r>
          </w:p>
        </w:tc>
        <w:tc>
          <w:tcPr>
            <w:tcW w:w="1440" w:type="dxa"/>
            <w:shd w:val="clear" w:color="auto" w:fill="auto"/>
            <w:noWrap/>
            <w:vAlign w:val="center"/>
          </w:tcPr>
          <w:p w14:paraId="73561431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122</w:t>
            </w:r>
          </w:p>
        </w:tc>
        <w:tc>
          <w:tcPr>
            <w:tcW w:w="1084" w:type="dxa"/>
            <w:shd w:val="clear" w:color="auto" w:fill="auto"/>
            <w:noWrap/>
            <w:vAlign w:val="center"/>
            <w:hideMark/>
          </w:tcPr>
          <w:p w14:paraId="485184C6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939</w:t>
            </w:r>
          </w:p>
        </w:tc>
        <w:tc>
          <w:tcPr>
            <w:tcW w:w="1007" w:type="dxa"/>
            <w:shd w:val="clear" w:color="auto" w:fill="auto"/>
            <w:noWrap/>
            <w:vAlign w:val="center"/>
            <w:hideMark/>
          </w:tcPr>
          <w:p w14:paraId="7A5F8C33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3</w:t>
            </w:r>
          </w:p>
        </w:tc>
        <w:tc>
          <w:tcPr>
            <w:tcW w:w="2014" w:type="dxa"/>
            <w:shd w:val="clear" w:color="auto" w:fill="auto"/>
            <w:noWrap/>
            <w:vAlign w:val="center"/>
          </w:tcPr>
          <w:p w14:paraId="3E926C6D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267-0.890</w:t>
            </w:r>
          </w:p>
        </w:tc>
        <w:tc>
          <w:tcPr>
            <w:tcW w:w="5229" w:type="dxa"/>
            <w:shd w:val="clear" w:color="auto" w:fill="auto"/>
            <w:noWrap/>
            <w:vAlign w:val="center"/>
            <w:hideMark/>
          </w:tcPr>
          <w:p w14:paraId="12565AA8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17, 30, 35</w:t>
            </w:r>
          </w:p>
        </w:tc>
      </w:tr>
      <w:tr w:rsidR="00A024A8" w:rsidRPr="00505F56" w14:paraId="21DEC9C4" w14:textId="77777777" w:rsidTr="001F7F7A">
        <w:trPr>
          <w:trHeight w:val="315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63F3F04D" w14:textId="77777777" w:rsidR="00A024A8" w:rsidRPr="00505F56" w:rsidRDefault="00A024A8" w:rsidP="0033253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Pancreas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2056A75F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30</w:t>
            </w:r>
          </w:p>
        </w:tc>
        <w:tc>
          <w:tcPr>
            <w:tcW w:w="1440" w:type="dxa"/>
            <w:shd w:val="clear" w:color="auto" w:fill="auto"/>
            <w:noWrap/>
            <w:vAlign w:val="center"/>
          </w:tcPr>
          <w:p w14:paraId="375FA27B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078</w:t>
            </w:r>
          </w:p>
        </w:tc>
        <w:tc>
          <w:tcPr>
            <w:tcW w:w="1084" w:type="dxa"/>
            <w:shd w:val="clear" w:color="auto" w:fill="auto"/>
            <w:noWrap/>
            <w:vAlign w:val="center"/>
            <w:hideMark/>
          </w:tcPr>
          <w:p w14:paraId="6AE920A6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672</w:t>
            </w:r>
          </w:p>
        </w:tc>
        <w:tc>
          <w:tcPr>
            <w:tcW w:w="1007" w:type="dxa"/>
            <w:shd w:val="clear" w:color="auto" w:fill="auto"/>
            <w:noWrap/>
            <w:vAlign w:val="center"/>
            <w:hideMark/>
          </w:tcPr>
          <w:p w14:paraId="0C966397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2</w:t>
            </w:r>
          </w:p>
        </w:tc>
        <w:tc>
          <w:tcPr>
            <w:tcW w:w="2014" w:type="dxa"/>
            <w:shd w:val="clear" w:color="auto" w:fill="auto"/>
            <w:noWrap/>
            <w:vAlign w:val="center"/>
          </w:tcPr>
          <w:p w14:paraId="00773EE6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075-0.420</w:t>
            </w:r>
          </w:p>
        </w:tc>
        <w:tc>
          <w:tcPr>
            <w:tcW w:w="5229" w:type="dxa"/>
            <w:shd w:val="clear" w:color="auto" w:fill="auto"/>
            <w:noWrap/>
            <w:vAlign w:val="center"/>
            <w:hideMark/>
          </w:tcPr>
          <w:p w14:paraId="79B4A304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17, 24-27, 30, 31, 34, 35, 39, 41, 42</w:t>
            </w:r>
          </w:p>
        </w:tc>
      </w:tr>
      <w:tr w:rsidR="00A024A8" w:rsidRPr="00505F56" w14:paraId="0D2DD833" w14:textId="77777777" w:rsidTr="001F7F7A">
        <w:trPr>
          <w:trHeight w:val="315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7AEF2636" w14:textId="77777777" w:rsidR="00A024A8" w:rsidRPr="00505F56" w:rsidRDefault="00A024A8" w:rsidP="0033253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Spleen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4399E6CB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073</w:t>
            </w:r>
          </w:p>
        </w:tc>
        <w:tc>
          <w:tcPr>
            <w:tcW w:w="1440" w:type="dxa"/>
            <w:shd w:val="clear" w:color="auto" w:fill="auto"/>
            <w:noWrap/>
            <w:vAlign w:val="center"/>
          </w:tcPr>
          <w:p w14:paraId="0237D949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023</w:t>
            </w:r>
          </w:p>
        </w:tc>
        <w:tc>
          <w:tcPr>
            <w:tcW w:w="1084" w:type="dxa"/>
            <w:shd w:val="clear" w:color="auto" w:fill="auto"/>
            <w:noWrap/>
            <w:vAlign w:val="center"/>
            <w:hideMark/>
          </w:tcPr>
          <w:p w14:paraId="33976956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793</w:t>
            </w:r>
          </w:p>
        </w:tc>
        <w:tc>
          <w:tcPr>
            <w:tcW w:w="1007" w:type="dxa"/>
            <w:shd w:val="clear" w:color="auto" w:fill="auto"/>
            <w:noWrap/>
            <w:vAlign w:val="center"/>
            <w:hideMark/>
          </w:tcPr>
          <w:p w14:paraId="52B0DB57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9</w:t>
            </w:r>
          </w:p>
        </w:tc>
        <w:tc>
          <w:tcPr>
            <w:tcW w:w="2014" w:type="dxa"/>
            <w:shd w:val="clear" w:color="auto" w:fill="auto"/>
            <w:noWrap/>
            <w:vAlign w:val="center"/>
          </w:tcPr>
          <w:p w14:paraId="65DB73F1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042-0.290</w:t>
            </w:r>
          </w:p>
        </w:tc>
        <w:tc>
          <w:tcPr>
            <w:tcW w:w="5229" w:type="dxa"/>
            <w:shd w:val="clear" w:color="auto" w:fill="auto"/>
            <w:noWrap/>
            <w:vAlign w:val="center"/>
            <w:hideMark/>
          </w:tcPr>
          <w:p w14:paraId="2EFBCE80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3, 4, 7, 9, 12, 14-17, 19-22, 27, 28, 30, 31, 35, 42</w:t>
            </w:r>
          </w:p>
        </w:tc>
      </w:tr>
      <w:tr w:rsidR="00A024A8" w:rsidRPr="00505F56" w14:paraId="72FA65B7" w14:textId="77777777" w:rsidTr="001F7F7A">
        <w:trPr>
          <w:trHeight w:val="315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32CBCBE2" w14:textId="77777777" w:rsidR="00A024A8" w:rsidRPr="00505F56" w:rsidRDefault="00A024A8" w:rsidP="0033253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Thymus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4F596F26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26</w:t>
            </w:r>
          </w:p>
        </w:tc>
        <w:tc>
          <w:tcPr>
            <w:tcW w:w="1440" w:type="dxa"/>
            <w:shd w:val="clear" w:color="auto" w:fill="auto"/>
            <w:noWrap/>
            <w:vAlign w:val="center"/>
          </w:tcPr>
          <w:p w14:paraId="3509DAAC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015</w:t>
            </w:r>
          </w:p>
        </w:tc>
        <w:tc>
          <w:tcPr>
            <w:tcW w:w="1084" w:type="dxa"/>
            <w:shd w:val="clear" w:color="auto" w:fill="auto"/>
            <w:noWrap/>
            <w:vAlign w:val="center"/>
            <w:hideMark/>
          </w:tcPr>
          <w:p w14:paraId="5616D877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56</w:t>
            </w:r>
          </w:p>
        </w:tc>
        <w:tc>
          <w:tcPr>
            <w:tcW w:w="1007" w:type="dxa"/>
            <w:shd w:val="clear" w:color="auto" w:fill="auto"/>
            <w:noWrap/>
            <w:vAlign w:val="center"/>
            <w:hideMark/>
          </w:tcPr>
          <w:p w14:paraId="457B4138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3</w:t>
            </w:r>
          </w:p>
        </w:tc>
        <w:tc>
          <w:tcPr>
            <w:tcW w:w="2014" w:type="dxa"/>
            <w:shd w:val="clear" w:color="auto" w:fill="auto"/>
            <w:noWrap/>
            <w:vAlign w:val="center"/>
          </w:tcPr>
          <w:p w14:paraId="2481E214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142-0.299</w:t>
            </w:r>
          </w:p>
        </w:tc>
        <w:tc>
          <w:tcPr>
            <w:tcW w:w="5229" w:type="dxa"/>
            <w:shd w:val="clear" w:color="auto" w:fill="auto"/>
            <w:noWrap/>
            <w:vAlign w:val="center"/>
            <w:hideMark/>
          </w:tcPr>
          <w:p w14:paraId="25CADFDA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5, 12, 28</w:t>
            </w:r>
          </w:p>
        </w:tc>
      </w:tr>
      <w:tr w:rsidR="00A024A8" w:rsidRPr="00505F56" w14:paraId="5F75222A" w14:textId="77777777" w:rsidTr="001F7F7A">
        <w:trPr>
          <w:trHeight w:val="330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638F8462" w14:textId="77777777" w:rsidR="00A024A8" w:rsidRPr="00505F56" w:rsidRDefault="00A024A8" w:rsidP="0033253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Stomachs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13D691D3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1440" w:type="dxa"/>
            <w:shd w:val="clear" w:color="auto" w:fill="auto"/>
            <w:noWrap/>
            <w:vAlign w:val="center"/>
          </w:tcPr>
          <w:p w14:paraId="29A5068C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1084" w:type="dxa"/>
            <w:shd w:val="clear" w:color="auto" w:fill="auto"/>
            <w:noWrap/>
            <w:vAlign w:val="center"/>
            <w:hideMark/>
          </w:tcPr>
          <w:p w14:paraId="3AF8F9DC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1007" w:type="dxa"/>
            <w:shd w:val="clear" w:color="auto" w:fill="auto"/>
            <w:noWrap/>
            <w:vAlign w:val="center"/>
            <w:hideMark/>
          </w:tcPr>
          <w:p w14:paraId="7C962DF5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2014" w:type="dxa"/>
            <w:shd w:val="clear" w:color="auto" w:fill="auto"/>
            <w:noWrap/>
            <w:vAlign w:val="center"/>
          </w:tcPr>
          <w:p w14:paraId="286E0352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5229" w:type="dxa"/>
            <w:shd w:val="clear" w:color="auto" w:fill="auto"/>
            <w:noWrap/>
            <w:vAlign w:val="bottom"/>
            <w:hideMark/>
          </w:tcPr>
          <w:p w14:paraId="1F82293F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 </w:t>
            </w:r>
          </w:p>
        </w:tc>
      </w:tr>
      <w:tr w:rsidR="0033253F" w:rsidRPr="00505F56" w14:paraId="016D6C86" w14:textId="77777777" w:rsidTr="001F7F7A">
        <w:trPr>
          <w:trHeight w:val="315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3F3BAB97" w14:textId="77777777" w:rsidR="0033253F" w:rsidRPr="00505F56" w:rsidRDefault="0033253F" w:rsidP="0033253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 xml:space="preserve">  Crop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F32A2FC" w14:textId="77777777" w:rsidR="0033253F" w:rsidRPr="00505F56" w:rsidRDefault="0033253F" w:rsidP="0033253F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34</w:t>
            </w:r>
          </w:p>
        </w:tc>
        <w:tc>
          <w:tcPr>
            <w:tcW w:w="1440" w:type="dxa"/>
            <w:shd w:val="clear" w:color="auto" w:fill="auto"/>
            <w:noWrap/>
            <w:vAlign w:val="center"/>
          </w:tcPr>
          <w:p w14:paraId="04A3834E" w14:textId="77777777" w:rsidR="0033253F" w:rsidRPr="00505F56" w:rsidRDefault="0033253F" w:rsidP="0033253F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071</w:t>
            </w:r>
          </w:p>
        </w:tc>
        <w:tc>
          <w:tcPr>
            <w:tcW w:w="1084" w:type="dxa"/>
            <w:shd w:val="clear" w:color="auto" w:fill="auto"/>
            <w:noWrap/>
            <w:vAlign w:val="center"/>
            <w:hideMark/>
          </w:tcPr>
          <w:p w14:paraId="0FF0EE3A" w14:textId="77777777" w:rsidR="0033253F" w:rsidRPr="00505F56" w:rsidRDefault="0033253F" w:rsidP="0033253F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298</w:t>
            </w:r>
          </w:p>
        </w:tc>
        <w:tc>
          <w:tcPr>
            <w:tcW w:w="1007" w:type="dxa"/>
            <w:shd w:val="clear" w:color="auto" w:fill="auto"/>
            <w:noWrap/>
            <w:vAlign w:val="center"/>
            <w:hideMark/>
          </w:tcPr>
          <w:p w14:paraId="28EFE4F6" w14:textId="77777777" w:rsidR="0033253F" w:rsidRPr="00505F56" w:rsidRDefault="0033253F" w:rsidP="0033253F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2</w:t>
            </w:r>
          </w:p>
        </w:tc>
        <w:tc>
          <w:tcPr>
            <w:tcW w:w="2014" w:type="dxa"/>
            <w:shd w:val="clear" w:color="auto" w:fill="auto"/>
            <w:noWrap/>
            <w:vAlign w:val="center"/>
          </w:tcPr>
          <w:p w14:paraId="162F8C8F" w14:textId="77777777" w:rsidR="0033253F" w:rsidRPr="00505F56" w:rsidRDefault="0033253F" w:rsidP="0033253F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310-0.430</w:t>
            </w:r>
          </w:p>
        </w:tc>
        <w:tc>
          <w:tcPr>
            <w:tcW w:w="5229" w:type="dxa"/>
            <w:shd w:val="clear" w:color="auto" w:fill="auto"/>
            <w:noWrap/>
            <w:vAlign w:val="center"/>
            <w:hideMark/>
          </w:tcPr>
          <w:p w14:paraId="392FFF99" w14:textId="77777777" w:rsidR="0033253F" w:rsidRPr="00505F56" w:rsidRDefault="0033253F" w:rsidP="0033253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6, 41</w:t>
            </w:r>
          </w:p>
        </w:tc>
      </w:tr>
      <w:tr w:rsidR="00A024A8" w:rsidRPr="00505F56" w14:paraId="4196DF66" w14:textId="77777777" w:rsidTr="001F7F7A">
        <w:trPr>
          <w:trHeight w:val="315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2BAC7BA7" w14:textId="77777777" w:rsidR="00A024A8" w:rsidRPr="00505F56" w:rsidRDefault="00A024A8" w:rsidP="0033253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 xml:space="preserve">  </w:t>
            </w:r>
            <w:proofErr w:type="spellStart"/>
            <w:r w:rsidRPr="00505F56">
              <w:rPr>
                <w:lang w:eastAsia="zh-TW"/>
              </w:rPr>
              <w:t>Proventriculus</w:t>
            </w:r>
            <w:proofErr w:type="spellEnd"/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131079B5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43</w:t>
            </w:r>
          </w:p>
        </w:tc>
        <w:tc>
          <w:tcPr>
            <w:tcW w:w="1440" w:type="dxa"/>
            <w:shd w:val="clear" w:color="auto" w:fill="auto"/>
            <w:noWrap/>
            <w:vAlign w:val="center"/>
          </w:tcPr>
          <w:p w14:paraId="7A19C587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059</w:t>
            </w:r>
          </w:p>
        </w:tc>
        <w:tc>
          <w:tcPr>
            <w:tcW w:w="1084" w:type="dxa"/>
            <w:shd w:val="clear" w:color="auto" w:fill="auto"/>
            <w:noWrap/>
            <w:vAlign w:val="center"/>
            <w:hideMark/>
          </w:tcPr>
          <w:p w14:paraId="49BBD5C3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208</w:t>
            </w:r>
          </w:p>
        </w:tc>
        <w:tc>
          <w:tcPr>
            <w:tcW w:w="1007" w:type="dxa"/>
            <w:shd w:val="clear" w:color="auto" w:fill="auto"/>
            <w:noWrap/>
            <w:vAlign w:val="center"/>
            <w:hideMark/>
          </w:tcPr>
          <w:p w14:paraId="46046E49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6</w:t>
            </w:r>
          </w:p>
        </w:tc>
        <w:tc>
          <w:tcPr>
            <w:tcW w:w="2014" w:type="dxa"/>
            <w:shd w:val="clear" w:color="auto" w:fill="auto"/>
            <w:noWrap/>
            <w:vAlign w:val="center"/>
          </w:tcPr>
          <w:p w14:paraId="3307B532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113-0.740</w:t>
            </w:r>
          </w:p>
        </w:tc>
        <w:tc>
          <w:tcPr>
            <w:tcW w:w="5229" w:type="dxa"/>
            <w:shd w:val="clear" w:color="auto" w:fill="auto"/>
            <w:noWrap/>
            <w:vAlign w:val="center"/>
            <w:hideMark/>
          </w:tcPr>
          <w:p w14:paraId="49BF0E5D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5, 16, 24, 31, 35, 41</w:t>
            </w:r>
          </w:p>
        </w:tc>
      </w:tr>
      <w:tr w:rsidR="00A024A8" w:rsidRPr="00505F56" w14:paraId="5025B6A8" w14:textId="77777777" w:rsidTr="001F7F7A">
        <w:trPr>
          <w:trHeight w:val="315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54052F2F" w14:textId="77777777" w:rsidR="00A024A8" w:rsidRPr="00505F56" w:rsidRDefault="00A024A8" w:rsidP="0033253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 xml:space="preserve">  Gizzard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65F003D3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2.15</w:t>
            </w:r>
          </w:p>
        </w:tc>
        <w:tc>
          <w:tcPr>
            <w:tcW w:w="1440" w:type="dxa"/>
            <w:shd w:val="clear" w:color="auto" w:fill="auto"/>
            <w:noWrap/>
            <w:vAlign w:val="center"/>
          </w:tcPr>
          <w:p w14:paraId="43CFA91E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253</w:t>
            </w:r>
          </w:p>
        </w:tc>
        <w:tc>
          <w:tcPr>
            <w:tcW w:w="1084" w:type="dxa"/>
            <w:shd w:val="clear" w:color="auto" w:fill="auto"/>
            <w:noWrap/>
            <w:vAlign w:val="center"/>
            <w:hideMark/>
          </w:tcPr>
          <w:p w14:paraId="1097BA38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388</w:t>
            </w:r>
          </w:p>
        </w:tc>
        <w:tc>
          <w:tcPr>
            <w:tcW w:w="1007" w:type="dxa"/>
            <w:shd w:val="clear" w:color="auto" w:fill="auto"/>
            <w:noWrap/>
            <w:vAlign w:val="center"/>
            <w:hideMark/>
          </w:tcPr>
          <w:p w14:paraId="27CFB36A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3</w:t>
            </w:r>
          </w:p>
        </w:tc>
        <w:tc>
          <w:tcPr>
            <w:tcW w:w="2014" w:type="dxa"/>
            <w:shd w:val="clear" w:color="auto" w:fill="auto"/>
            <w:noWrap/>
            <w:vAlign w:val="center"/>
          </w:tcPr>
          <w:p w14:paraId="66229E68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863-3.420</w:t>
            </w:r>
          </w:p>
        </w:tc>
        <w:tc>
          <w:tcPr>
            <w:tcW w:w="5229" w:type="dxa"/>
            <w:shd w:val="clear" w:color="auto" w:fill="auto"/>
            <w:noWrap/>
            <w:vAlign w:val="center"/>
            <w:hideMark/>
          </w:tcPr>
          <w:p w14:paraId="5923DEC3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5, 13, 16, 23-27, 30, 35, 37, 41, 42</w:t>
            </w:r>
          </w:p>
        </w:tc>
      </w:tr>
      <w:tr w:rsidR="00A024A8" w:rsidRPr="00505F56" w14:paraId="28830278" w14:textId="77777777" w:rsidTr="001F7F7A">
        <w:trPr>
          <w:trHeight w:val="315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1DFC40CE" w14:textId="77777777" w:rsidR="00A024A8" w:rsidRPr="00505F56" w:rsidRDefault="00A024A8" w:rsidP="0033253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Small Intestine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714ED109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4.85</w:t>
            </w:r>
          </w:p>
        </w:tc>
        <w:tc>
          <w:tcPr>
            <w:tcW w:w="1440" w:type="dxa"/>
            <w:shd w:val="clear" w:color="auto" w:fill="auto"/>
            <w:noWrap/>
            <w:vAlign w:val="center"/>
          </w:tcPr>
          <w:p w14:paraId="77B63AEE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431</w:t>
            </w:r>
          </w:p>
        </w:tc>
        <w:tc>
          <w:tcPr>
            <w:tcW w:w="1084" w:type="dxa"/>
            <w:shd w:val="clear" w:color="auto" w:fill="auto"/>
            <w:noWrap/>
            <w:vAlign w:val="center"/>
            <w:hideMark/>
          </w:tcPr>
          <w:p w14:paraId="24FFB59F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44</w:t>
            </w:r>
          </w:p>
        </w:tc>
        <w:tc>
          <w:tcPr>
            <w:tcW w:w="1007" w:type="dxa"/>
            <w:shd w:val="clear" w:color="auto" w:fill="auto"/>
            <w:noWrap/>
            <w:vAlign w:val="center"/>
            <w:hideMark/>
          </w:tcPr>
          <w:p w14:paraId="00E763AA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5</w:t>
            </w:r>
          </w:p>
        </w:tc>
        <w:tc>
          <w:tcPr>
            <w:tcW w:w="2014" w:type="dxa"/>
            <w:shd w:val="clear" w:color="auto" w:fill="auto"/>
            <w:noWrap/>
            <w:vAlign w:val="center"/>
          </w:tcPr>
          <w:p w14:paraId="47E72E80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2.050-7.152</w:t>
            </w:r>
          </w:p>
        </w:tc>
        <w:tc>
          <w:tcPr>
            <w:tcW w:w="5229" w:type="dxa"/>
            <w:shd w:val="clear" w:color="auto" w:fill="auto"/>
            <w:noWrap/>
            <w:vAlign w:val="center"/>
            <w:hideMark/>
          </w:tcPr>
          <w:p w14:paraId="0AEFB1C1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11, 13, 15, 30, 34</w:t>
            </w:r>
          </w:p>
        </w:tc>
      </w:tr>
      <w:tr w:rsidR="00A024A8" w:rsidRPr="00505F56" w14:paraId="1002E824" w14:textId="77777777" w:rsidTr="001F7F7A">
        <w:trPr>
          <w:trHeight w:val="315"/>
        </w:trPr>
        <w:tc>
          <w:tcPr>
            <w:tcW w:w="2070" w:type="dxa"/>
            <w:shd w:val="clear" w:color="auto" w:fill="auto"/>
            <w:noWrap/>
            <w:vAlign w:val="center"/>
            <w:hideMark/>
          </w:tcPr>
          <w:p w14:paraId="450288C4" w14:textId="77777777" w:rsidR="00A024A8" w:rsidRPr="00505F56" w:rsidRDefault="00A024A8" w:rsidP="0033253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 xml:space="preserve">  Duodenum</w:t>
            </w:r>
          </w:p>
        </w:tc>
        <w:tc>
          <w:tcPr>
            <w:tcW w:w="1620" w:type="dxa"/>
            <w:shd w:val="clear" w:color="auto" w:fill="auto"/>
            <w:noWrap/>
            <w:vAlign w:val="center"/>
          </w:tcPr>
          <w:p w14:paraId="0D459282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1.68</w:t>
            </w:r>
          </w:p>
        </w:tc>
        <w:tc>
          <w:tcPr>
            <w:tcW w:w="1440" w:type="dxa"/>
            <w:shd w:val="clear" w:color="auto" w:fill="auto"/>
            <w:noWrap/>
            <w:vAlign w:val="center"/>
          </w:tcPr>
          <w:p w14:paraId="41124DC2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156</w:t>
            </w:r>
          </w:p>
        </w:tc>
        <w:tc>
          <w:tcPr>
            <w:tcW w:w="1084" w:type="dxa"/>
            <w:shd w:val="clear" w:color="auto" w:fill="auto"/>
            <w:noWrap/>
            <w:vAlign w:val="center"/>
            <w:hideMark/>
          </w:tcPr>
          <w:p w14:paraId="763DDEB8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30</w:t>
            </w:r>
          </w:p>
        </w:tc>
        <w:tc>
          <w:tcPr>
            <w:tcW w:w="1007" w:type="dxa"/>
            <w:shd w:val="clear" w:color="auto" w:fill="auto"/>
            <w:noWrap/>
            <w:vAlign w:val="center"/>
            <w:hideMark/>
          </w:tcPr>
          <w:p w14:paraId="3E96317B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4</w:t>
            </w:r>
          </w:p>
        </w:tc>
        <w:tc>
          <w:tcPr>
            <w:tcW w:w="2014" w:type="dxa"/>
            <w:shd w:val="clear" w:color="auto" w:fill="auto"/>
            <w:noWrap/>
            <w:vAlign w:val="center"/>
          </w:tcPr>
          <w:p w14:paraId="22F5003F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690-2.010</w:t>
            </w:r>
          </w:p>
        </w:tc>
        <w:tc>
          <w:tcPr>
            <w:tcW w:w="5229" w:type="dxa"/>
            <w:shd w:val="clear" w:color="auto" w:fill="auto"/>
            <w:noWrap/>
            <w:vAlign w:val="center"/>
            <w:hideMark/>
          </w:tcPr>
          <w:p w14:paraId="2C172C15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2, 11, 12, 41</w:t>
            </w:r>
          </w:p>
        </w:tc>
      </w:tr>
      <w:tr w:rsidR="00A024A8" w:rsidRPr="00505F56" w14:paraId="787241CA" w14:textId="77777777" w:rsidTr="001F7F7A">
        <w:trPr>
          <w:trHeight w:val="315"/>
        </w:trPr>
        <w:tc>
          <w:tcPr>
            <w:tcW w:w="2070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5A905DA1" w14:textId="77777777" w:rsidR="00A024A8" w:rsidRPr="00505F56" w:rsidRDefault="00A024A8" w:rsidP="0033253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 xml:space="preserve">  Jejunum</w:t>
            </w:r>
          </w:p>
        </w:tc>
        <w:tc>
          <w:tcPr>
            <w:tcW w:w="1620" w:type="dxa"/>
            <w:tcBorders>
              <w:bottom w:val="nil"/>
            </w:tcBorders>
            <w:shd w:val="clear" w:color="auto" w:fill="auto"/>
            <w:noWrap/>
            <w:vAlign w:val="center"/>
          </w:tcPr>
          <w:p w14:paraId="6F64DE4D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2.55</w:t>
            </w:r>
          </w:p>
        </w:tc>
        <w:tc>
          <w:tcPr>
            <w:tcW w:w="1440" w:type="dxa"/>
            <w:tcBorders>
              <w:bottom w:val="nil"/>
            </w:tcBorders>
            <w:shd w:val="clear" w:color="auto" w:fill="auto"/>
            <w:noWrap/>
            <w:vAlign w:val="center"/>
          </w:tcPr>
          <w:p w14:paraId="0BB110A2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499</w:t>
            </w:r>
          </w:p>
        </w:tc>
        <w:tc>
          <w:tcPr>
            <w:tcW w:w="1084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22D7D69E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42</w:t>
            </w:r>
          </w:p>
        </w:tc>
        <w:tc>
          <w:tcPr>
            <w:tcW w:w="1007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4D5134FA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5</w:t>
            </w:r>
          </w:p>
        </w:tc>
        <w:tc>
          <w:tcPr>
            <w:tcW w:w="2014" w:type="dxa"/>
            <w:tcBorders>
              <w:bottom w:val="nil"/>
            </w:tcBorders>
            <w:shd w:val="clear" w:color="auto" w:fill="auto"/>
            <w:noWrap/>
            <w:vAlign w:val="center"/>
          </w:tcPr>
          <w:p w14:paraId="3F6A42E5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1.350-3.120</w:t>
            </w:r>
          </w:p>
        </w:tc>
        <w:tc>
          <w:tcPr>
            <w:tcW w:w="5229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6A95307E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2, 7, 11, 12, 41</w:t>
            </w:r>
          </w:p>
        </w:tc>
      </w:tr>
      <w:tr w:rsidR="00A024A8" w:rsidRPr="00505F56" w14:paraId="38E227E7" w14:textId="77777777" w:rsidTr="001F7F7A">
        <w:trPr>
          <w:trHeight w:val="315"/>
        </w:trPr>
        <w:tc>
          <w:tcPr>
            <w:tcW w:w="207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252D16D" w14:textId="77777777" w:rsidR="00A024A8" w:rsidRPr="00505F56" w:rsidRDefault="00A024A8" w:rsidP="0033253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 xml:space="preserve">  Ileum</w:t>
            </w:r>
          </w:p>
        </w:tc>
        <w:tc>
          <w:tcPr>
            <w:tcW w:w="1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4E3923EE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2.13</w:t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124396E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215</w:t>
            </w:r>
          </w:p>
        </w:tc>
        <w:tc>
          <w:tcPr>
            <w:tcW w:w="108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5BBEDE0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70</w:t>
            </w:r>
          </w:p>
        </w:tc>
        <w:tc>
          <w:tcPr>
            <w:tcW w:w="100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5A19E10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3</w:t>
            </w:r>
          </w:p>
        </w:tc>
        <w:tc>
          <w:tcPr>
            <w:tcW w:w="201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439C27F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</w:pPr>
            <w:r w:rsidRPr="00505F56">
              <w:t>1.070-2.278</w:t>
            </w:r>
          </w:p>
        </w:tc>
        <w:tc>
          <w:tcPr>
            <w:tcW w:w="522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6E7778D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11, 12, 41</w:t>
            </w:r>
          </w:p>
        </w:tc>
      </w:tr>
      <w:tr w:rsidR="00A024A8" w:rsidRPr="00505F56" w14:paraId="3F2D1DAB" w14:textId="77777777" w:rsidTr="001F7F7A">
        <w:trPr>
          <w:trHeight w:val="315"/>
        </w:trPr>
        <w:tc>
          <w:tcPr>
            <w:tcW w:w="2070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57218DED" w14:textId="77777777" w:rsidR="00A024A8" w:rsidRPr="00505F56" w:rsidRDefault="00A024A8" w:rsidP="0033253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Testes</w:t>
            </w:r>
          </w:p>
        </w:tc>
        <w:tc>
          <w:tcPr>
            <w:tcW w:w="1620" w:type="dxa"/>
            <w:tcBorders>
              <w:top w:val="nil"/>
            </w:tcBorders>
            <w:shd w:val="clear" w:color="auto" w:fill="auto"/>
            <w:noWrap/>
            <w:vAlign w:val="center"/>
          </w:tcPr>
          <w:p w14:paraId="3D4EA21A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025</w:t>
            </w:r>
          </w:p>
        </w:tc>
        <w:tc>
          <w:tcPr>
            <w:tcW w:w="1440" w:type="dxa"/>
            <w:tcBorders>
              <w:top w:val="nil"/>
            </w:tcBorders>
            <w:shd w:val="clear" w:color="auto" w:fill="auto"/>
            <w:noWrap/>
            <w:vAlign w:val="center"/>
          </w:tcPr>
          <w:p w14:paraId="0CAD9398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073</w:t>
            </w:r>
          </w:p>
        </w:tc>
        <w:tc>
          <w:tcPr>
            <w:tcW w:w="1084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7A03E104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501</w:t>
            </w:r>
          </w:p>
        </w:tc>
        <w:tc>
          <w:tcPr>
            <w:tcW w:w="1007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01DC5C81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4</w:t>
            </w:r>
          </w:p>
        </w:tc>
        <w:tc>
          <w:tcPr>
            <w:tcW w:w="2014" w:type="dxa"/>
            <w:tcBorders>
              <w:top w:val="nil"/>
            </w:tcBorders>
            <w:shd w:val="clear" w:color="auto" w:fill="auto"/>
            <w:noWrap/>
            <w:vAlign w:val="center"/>
          </w:tcPr>
          <w:p w14:paraId="7DD572B0" w14:textId="77777777" w:rsidR="00A024A8" w:rsidRPr="00505F56" w:rsidRDefault="00A024A8" w:rsidP="00832F72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007-0.361</w:t>
            </w:r>
          </w:p>
        </w:tc>
        <w:tc>
          <w:tcPr>
            <w:tcW w:w="5229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14:paraId="009DC221" w14:textId="77777777" w:rsidR="00A024A8" w:rsidRPr="00505F56" w:rsidRDefault="00A024A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17, 23, 33, 44</w:t>
            </w:r>
          </w:p>
        </w:tc>
      </w:tr>
      <w:tr w:rsidR="00BF1156" w:rsidRPr="00505F56" w14:paraId="3F8217BE" w14:textId="77777777" w:rsidTr="001F7F7A">
        <w:trPr>
          <w:trHeight w:val="330"/>
        </w:trPr>
        <w:tc>
          <w:tcPr>
            <w:tcW w:w="2070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3981C906" w14:textId="04B41EAD" w:rsidR="00BF1156" w:rsidRPr="00BF1156" w:rsidRDefault="00BF1156" w:rsidP="000D669E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proofErr w:type="spellStart"/>
            <w:r w:rsidRPr="00BF1156">
              <w:rPr>
                <w:lang w:eastAsia="zh-TW"/>
              </w:rPr>
              <w:t>Stroma</w:t>
            </w:r>
            <w:r w:rsidR="000D669E" w:rsidRPr="000D669E">
              <w:rPr>
                <w:vertAlign w:val="superscript"/>
                <w:lang w:eastAsia="zh-TW"/>
              </w:rPr>
              <w:t>a</w:t>
            </w:r>
            <w:proofErr w:type="spellEnd"/>
          </w:p>
        </w:tc>
        <w:tc>
          <w:tcPr>
            <w:tcW w:w="1620" w:type="dxa"/>
            <w:tcBorders>
              <w:bottom w:val="nil"/>
            </w:tcBorders>
            <w:shd w:val="clear" w:color="auto" w:fill="auto"/>
            <w:noWrap/>
            <w:vAlign w:val="center"/>
          </w:tcPr>
          <w:p w14:paraId="4309C5FE" w14:textId="77777777" w:rsidR="00BF1156" w:rsidRPr="00BF1156" w:rsidRDefault="00BF1156" w:rsidP="000D669E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BF1156">
              <w:t>0.18</w:t>
            </w:r>
          </w:p>
        </w:tc>
        <w:tc>
          <w:tcPr>
            <w:tcW w:w="1440" w:type="dxa"/>
            <w:tcBorders>
              <w:bottom w:val="nil"/>
            </w:tcBorders>
            <w:shd w:val="clear" w:color="auto" w:fill="auto"/>
            <w:noWrap/>
            <w:vAlign w:val="center"/>
          </w:tcPr>
          <w:p w14:paraId="68FD80CE" w14:textId="77777777" w:rsidR="00BF1156" w:rsidRPr="00BF1156" w:rsidRDefault="00BF1156" w:rsidP="000D669E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BF1156">
              <w:t>0.046</w:t>
            </w:r>
          </w:p>
        </w:tc>
        <w:tc>
          <w:tcPr>
            <w:tcW w:w="1084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60434F60" w14:textId="77777777" w:rsidR="00BF1156" w:rsidRPr="00BF1156" w:rsidRDefault="00BF1156" w:rsidP="000D669E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BF1156">
              <w:rPr>
                <w:lang w:eastAsia="zh-TW"/>
              </w:rPr>
              <w:t>112</w:t>
            </w:r>
          </w:p>
        </w:tc>
        <w:tc>
          <w:tcPr>
            <w:tcW w:w="1007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11490F56" w14:textId="77777777" w:rsidR="00BF1156" w:rsidRPr="00BF1156" w:rsidRDefault="00BF1156" w:rsidP="000D669E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BF1156">
              <w:rPr>
                <w:lang w:eastAsia="zh-TW"/>
              </w:rPr>
              <w:t>2</w:t>
            </w:r>
          </w:p>
        </w:tc>
        <w:tc>
          <w:tcPr>
            <w:tcW w:w="2014" w:type="dxa"/>
            <w:tcBorders>
              <w:bottom w:val="nil"/>
            </w:tcBorders>
            <w:shd w:val="clear" w:color="auto" w:fill="auto"/>
            <w:noWrap/>
            <w:vAlign w:val="center"/>
          </w:tcPr>
          <w:p w14:paraId="3ADE1A94" w14:textId="77777777" w:rsidR="00BF1156" w:rsidRPr="00BF1156" w:rsidRDefault="00BF1156" w:rsidP="000D669E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BF1156">
              <w:t>0.160-0.250</w:t>
            </w:r>
          </w:p>
        </w:tc>
        <w:tc>
          <w:tcPr>
            <w:tcW w:w="5229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14:paraId="75AE6C6A" w14:textId="77777777" w:rsidR="00BF1156" w:rsidRPr="00505F56" w:rsidRDefault="00BF1156" w:rsidP="000D669E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BF1156">
              <w:rPr>
                <w:lang w:eastAsia="zh-TW"/>
              </w:rPr>
              <w:t>32, 38</w:t>
            </w:r>
          </w:p>
        </w:tc>
      </w:tr>
      <w:tr w:rsidR="00BF1156" w:rsidRPr="00505F56" w14:paraId="2C0F6338" w14:textId="77777777" w:rsidTr="001F7F7A">
        <w:trPr>
          <w:trHeight w:val="330"/>
        </w:trPr>
        <w:tc>
          <w:tcPr>
            <w:tcW w:w="207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B6F9EC6" w14:textId="17D87A7A" w:rsidR="00BF1156" w:rsidRPr="00505F56" w:rsidRDefault="00BF1156" w:rsidP="000D669E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Ovaries</w:t>
            </w:r>
          </w:p>
        </w:tc>
        <w:tc>
          <w:tcPr>
            <w:tcW w:w="1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742AD344" w14:textId="77777777" w:rsidR="00BF1156" w:rsidRPr="00505F56" w:rsidRDefault="00BF1156" w:rsidP="000D669E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0.27</w:t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29F7C088" w14:textId="77777777" w:rsidR="00BF1156" w:rsidRPr="00505F56" w:rsidRDefault="00BF1156" w:rsidP="000D669E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304</w:t>
            </w:r>
          </w:p>
        </w:tc>
        <w:tc>
          <w:tcPr>
            <w:tcW w:w="108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0A1D961" w14:textId="77777777" w:rsidR="00BF1156" w:rsidRPr="00505F56" w:rsidRDefault="00BF1156" w:rsidP="000D669E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596</w:t>
            </w:r>
          </w:p>
        </w:tc>
        <w:tc>
          <w:tcPr>
            <w:tcW w:w="100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C1D2C03" w14:textId="77777777" w:rsidR="00BF1156" w:rsidRPr="00505F56" w:rsidRDefault="00BF1156" w:rsidP="000D669E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4</w:t>
            </w:r>
          </w:p>
        </w:tc>
        <w:tc>
          <w:tcPr>
            <w:tcW w:w="201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062E5DC3" w14:textId="77777777" w:rsidR="00BF1156" w:rsidRPr="00505F56" w:rsidRDefault="00BF1156" w:rsidP="000D669E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008-1.540</w:t>
            </w:r>
          </w:p>
        </w:tc>
        <w:tc>
          <w:tcPr>
            <w:tcW w:w="522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BCFC041" w14:textId="77777777" w:rsidR="00BF1156" w:rsidRPr="00505F56" w:rsidRDefault="00BF1156" w:rsidP="000D669E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17, 32, 37, 38</w:t>
            </w:r>
          </w:p>
        </w:tc>
      </w:tr>
      <w:tr w:rsidR="00BF1156" w:rsidRPr="00505F56" w14:paraId="5675684F" w14:textId="77777777" w:rsidTr="001F7F7A">
        <w:trPr>
          <w:trHeight w:val="315"/>
        </w:trPr>
        <w:tc>
          <w:tcPr>
            <w:tcW w:w="207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DD948C3" w14:textId="77777777" w:rsidR="00BF1156" w:rsidRPr="00505F56" w:rsidRDefault="00BF1156" w:rsidP="000D669E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Oviduct</w:t>
            </w:r>
          </w:p>
        </w:tc>
        <w:tc>
          <w:tcPr>
            <w:tcW w:w="162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3C92DA4" w14:textId="77777777" w:rsidR="00BF1156" w:rsidRPr="00505F56" w:rsidRDefault="00BF1156" w:rsidP="000D669E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.03</w:t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67E8CD62" w14:textId="77777777" w:rsidR="00BF1156" w:rsidRPr="00505F56" w:rsidRDefault="00BF1156" w:rsidP="000D669E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217</w:t>
            </w:r>
          </w:p>
        </w:tc>
        <w:tc>
          <w:tcPr>
            <w:tcW w:w="108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91C1C83" w14:textId="77777777" w:rsidR="00BF1156" w:rsidRPr="00505F56" w:rsidRDefault="00BF1156" w:rsidP="000D669E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299</w:t>
            </w:r>
          </w:p>
        </w:tc>
        <w:tc>
          <w:tcPr>
            <w:tcW w:w="1007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67ECDB7" w14:textId="77777777" w:rsidR="00BF1156" w:rsidRPr="00505F56" w:rsidRDefault="00BF1156" w:rsidP="000D669E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5</w:t>
            </w:r>
          </w:p>
        </w:tc>
        <w:tc>
          <w:tcPr>
            <w:tcW w:w="201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79A6D68B" w14:textId="77777777" w:rsidR="00BF1156" w:rsidRPr="00505F56" w:rsidRDefault="00BF1156" w:rsidP="000D669E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0.031-1.390</w:t>
            </w:r>
          </w:p>
        </w:tc>
        <w:tc>
          <w:tcPr>
            <w:tcW w:w="5229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0819673" w14:textId="77777777" w:rsidR="00BF1156" w:rsidRPr="00505F56" w:rsidRDefault="00BF1156" w:rsidP="000D669E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6, 29, 32, 37, 38</w:t>
            </w:r>
          </w:p>
        </w:tc>
      </w:tr>
      <w:tr w:rsidR="00EB04E1" w:rsidRPr="00505F56" w14:paraId="29E941E3" w14:textId="77777777" w:rsidTr="001F7F7A">
        <w:trPr>
          <w:trHeight w:val="315"/>
        </w:trPr>
        <w:tc>
          <w:tcPr>
            <w:tcW w:w="207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BE0C651" w14:textId="7C19A62A" w:rsidR="00EB04E1" w:rsidRPr="00505F56" w:rsidRDefault="00EB04E1" w:rsidP="000D669E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Rest of Body</w:t>
            </w:r>
          </w:p>
        </w:tc>
        <w:tc>
          <w:tcPr>
            <w:tcW w:w="162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924EB44" w14:textId="35C8E64B" w:rsidR="00E47B94" w:rsidRPr="00505F56" w:rsidRDefault="00E47B94" w:rsidP="00E47B94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80.1 (male) 78.7 (female)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8626160" w14:textId="77777777" w:rsidR="00EB04E1" w:rsidRPr="00505F56" w:rsidRDefault="00EB04E1" w:rsidP="000D669E">
            <w:pPr>
              <w:spacing w:before="100" w:beforeAutospacing="1" w:after="100" w:afterAutospacing="1" w:line="240" w:lineRule="auto"/>
              <w:jc w:val="center"/>
            </w:pPr>
          </w:p>
        </w:tc>
        <w:tc>
          <w:tcPr>
            <w:tcW w:w="108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13E7944" w14:textId="77777777" w:rsidR="00EB04E1" w:rsidRPr="00505F56" w:rsidRDefault="00EB04E1" w:rsidP="000D669E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1007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4BEF3ED" w14:textId="77777777" w:rsidR="00EB04E1" w:rsidRPr="00505F56" w:rsidRDefault="00EB04E1" w:rsidP="000D669E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201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CA0BD38" w14:textId="77777777" w:rsidR="00EB04E1" w:rsidRPr="00505F56" w:rsidRDefault="00EB04E1" w:rsidP="000D669E">
            <w:pPr>
              <w:spacing w:before="100" w:beforeAutospacing="1" w:after="100" w:afterAutospacing="1" w:line="240" w:lineRule="auto"/>
              <w:jc w:val="center"/>
            </w:pPr>
          </w:p>
        </w:tc>
        <w:tc>
          <w:tcPr>
            <w:tcW w:w="522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D87B2F6" w14:textId="77777777" w:rsidR="00EB04E1" w:rsidRPr="00505F56" w:rsidRDefault="00EB04E1" w:rsidP="000D669E">
            <w:pPr>
              <w:spacing w:before="100" w:beforeAutospacing="1" w:after="100" w:afterAutospacing="1" w:line="240" w:lineRule="auto"/>
              <w:rPr>
                <w:lang w:eastAsia="zh-TW"/>
              </w:rPr>
            </w:pPr>
          </w:p>
        </w:tc>
      </w:tr>
    </w:tbl>
    <w:p w14:paraId="76799B5A" w14:textId="3BDE0EAB" w:rsidR="00A024A8" w:rsidRDefault="00A024A8" w:rsidP="002416EA">
      <w:pPr>
        <w:spacing w:after="0" w:line="480" w:lineRule="auto"/>
        <w:contextualSpacing/>
        <w:rPr>
          <w:lang w:eastAsia="zh-TW"/>
        </w:rPr>
      </w:pPr>
      <w:r w:rsidRPr="00505F56">
        <w:rPr>
          <w:lang w:eastAsia="zh-TW"/>
        </w:rPr>
        <w:t xml:space="preserve">1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Ali&lt;/Author&gt;&lt;Year&gt;1987&lt;/Year&gt;&lt;RecNum&gt;1&lt;/RecNum&gt;&lt;DisplayText&gt;Ali and Czarnecki (1987)&lt;/DisplayText&gt;&lt;record&gt;&lt;rec-number&gt;1&lt;/rec-number&gt;&lt;foreign-keys&gt;&lt;key app="EN" db-id="5ppstvsty25vwse2fr3595rixtd9ad5v0rax" timestamp="1557514659"&gt;1&lt;/key&gt;&lt;/foreign-keys&gt;&lt;ref-type name="Journal Article"&gt;17&lt;/ref-type&gt;&lt;contributors&gt;&lt;authors&gt;&lt;author&gt;Ali, Badreldin H&lt;/author&gt;&lt;author&gt;Czarnecki, Caroline M&lt;/author&gt;&lt;/authors&gt;&lt;/contributors&gt;&lt;titles&gt;&lt;title&gt;Ethanol-induced alteration in thiamin status of young turkey poults&lt;/title&gt;&lt;secondary-title&gt;General pharmacology&lt;/secondary-title&gt;&lt;/titles&gt;&lt;periodical&gt;&lt;full-title&gt;General pharmacology&lt;/full-title&gt;&lt;/periodical&gt;&lt;pages&gt;119-121&lt;/pages&gt;&lt;volume&gt;18&lt;/volume&gt;&lt;number&gt;2&lt;/number&gt;&lt;dates&gt;&lt;year&gt;1987&lt;/year&gt;&lt;/dates&gt;&lt;isbn&gt;0306-3623&lt;/isbn&gt;&lt;urls&gt;&lt;/urls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Ali and Czarnecki (1987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2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Applegate&lt;/Author&gt;&lt;Year&gt;2005&lt;/Year&gt;&lt;RecNum&gt;3&lt;/RecNum&gt;&lt;DisplayText&gt;TJ Applegate, Karcher, and Lilburn (2005)&lt;/DisplayText&gt;&lt;record&gt;&lt;rec-number&gt;3&lt;/rec-number&gt;&lt;foreign-keys&gt;&lt;key app="EN" db-id="5ppstvsty25vwse2fr3595rixtd9ad5v0rax" timestamp="1557514659"&gt;3&lt;/key&gt;&lt;/foreign-keys&gt;&lt;ref-type name="Journal Article"&gt;17&lt;/ref-type&gt;&lt;contributors&gt;&lt;authors&gt;&lt;author&gt;Applegate, TJ&lt;/author&gt;&lt;author&gt;Karcher, DM&lt;/author&gt;&lt;author&gt;Lilburn, MS&lt;/author&gt;&lt;/authors&gt;&lt;/contributors&gt;&lt;titles&gt;&lt;title&gt;Comparative development of the small intestine in the turkey poult and Pekin duckling&lt;/title&gt;&lt;secondary-title&gt;Poultry science&lt;/secondary-title&gt;&lt;/titles&gt;&lt;periodical&gt;&lt;full-title&gt;Poultry Science&lt;/full-title&gt;&lt;/periodical&gt;&lt;pages&gt;426-431&lt;/pages&gt;&lt;volume&gt;84&lt;/volume&gt;&lt;number&gt;3&lt;/number&gt;&lt;dates&gt;&lt;year&gt;2005&lt;/year&gt;&lt;/dates&gt;&lt;isbn&gt;1525-3171&lt;/isbn&gt;&lt;urls&gt;&lt;/urls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TJ Applegate, Karcher, and Lilburn (2005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3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Bayyari&lt;/Author&gt;&lt;Year&gt;1997&lt;/Year&gt;&lt;RecNum&gt;6&lt;/RecNum&gt;&lt;DisplayText&gt;Bayyari, Huff, Balog, et al. (1997)&lt;/DisplayText&gt;&lt;record&gt;&lt;rec-number&gt;6&lt;/rec-number&gt;&lt;foreign-keys&gt;&lt;key app="EN" db-id="5ppstvsty25vwse2fr3595rixtd9ad5v0rax" timestamp="1557514659"&gt;6&lt;/key&gt;&lt;/foreign-keys&gt;&lt;ref-type name="Journal Article"&gt;17&lt;/ref-type&gt;&lt;contributors&gt;&lt;authors&gt;&lt;author&gt;Bayyari, GR&lt;/author&gt;&lt;author&gt;Huff, WE&lt;/author&gt;&lt;author&gt;Balog, JM&lt;/author&gt;&lt;author&gt;Rath, NC&lt;/author&gt;&lt;/authors&gt;&lt;/contributors&gt;&lt;titles&gt;&lt;title&gt;Variation in toe-web response of turkey poults to phytohemagglutinin-P and their resistance to Escherichia coli challenge&lt;/title&gt;&lt;secondary-title&gt;Poultry science&lt;/secondary-title&gt;&lt;/titles&gt;&lt;periodical&gt;&lt;full-title&gt;Poultry Science&lt;/full-title&gt;&lt;/periodical&gt;&lt;pages&gt;791-797&lt;/pages&gt;&lt;volume&gt;76&lt;/volume&gt;&lt;number&gt;6&lt;/number&gt;&lt;dates&gt;&lt;year&gt;1997&lt;/year&gt;&lt;/dates&gt;&lt;isbn&gt;1525-3171&lt;/isbn&gt;&lt;urls&gt;&lt;/urls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Bayyari, Huff, Balog, et al. (1997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4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Bayyari&lt;/Author&gt;&lt;Year&gt;1997&lt;/Year&gt;&lt;RecNum&gt;7&lt;/RecNum&gt;&lt;DisplayText&gt;Bayyari, Huff, Rath, et al. (1997)&lt;/DisplayText&gt;&lt;record&gt;&lt;rec-number&gt;7&lt;/rec-number&gt;&lt;foreign-keys&gt;&lt;key app="EN" db-id="5ppstvsty25vwse2fr3595rixtd9ad5v0rax" timestamp="1557514659"&gt;7&lt;/key&gt;&lt;/foreign-keys&gt;&lt;ref-type name="Journal Article"&gt;17&lt;/ref-type&gt;&lt;contributors&gt;&lt;authors&gt;&lt;author&gt;Bayyari, GR&lt;/author&gt;&lt;author&gt;Huff, WE&lt;/author&gt;&lt;author&gt;Rath, NC&lt;/author&gt;&lt;author&gt;Balog, JM&lt;/author&gt;&lt;author&gt;Newberry, LA&lt;/author&gt;&lt;author&gt;Villines, JD&lt;/author&gt;&lt;author&gt;Skeeles, JK&lt;/author&gt;&lt;/authors&gt;&lt;/contributors&gt;&lt;titles&gt;&lt;title&gt;Immune and physiological responses of turkeys with green-liver osteomyelitis complex&lt;/title&gt;&lt;secondary-title&gt;Poultry science&lt;/secondary-title&gt;&lt;/titles&gt;&lt;periodical&gt;&lt;full-title&gt;Poultry Science&lt;/full-title&gt;&lt;/periodical&gt;&lt;pages&gt;280-288&lt;/pages&gt;&lt;volume&gt;76&lt;/volume&gt;&lt;number&gt;2&lt;/number&gt;&lt;dates&gt;&lt;year&gt;1997&lt;/year&gt;&lt;/dates&gt;&lt;isbn&gt;1525-3171&lt;/isbn&gt;&lt;urls&gt;&lt;/urls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Bayyari, Huff, Rath, et al. (1997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5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Chang&lt;/Author&gt;&lt;Year&gt;1981&lt;/Year&gt;&lt;RecNum&gt;11&lt;/RecNum&gt;&lt;DisplayText&gt;Chang et al. (1981)&lt;/DisplayText&gt;&lt;record&gt;&lt;rec-number&gt;11&lt;/rec-number&gt;&lt;foreign-keys&gt;&lt;key app="EN" db-id="5ppstvsty25vwse2fr3595rixtd9ad5v0rax" timestamp="1557514659"&gt;11&lt;/key&gt;&lt;/foreign-keys&gt;&lt;ref-type name="Journal Article"&gt;17&lt;/ref-type&gt;&lt;contributors&gt;&lt;authors&gt;&lt;author&gt;Chang, C. F.&lt;/author&gt;&lt;author&gt;Doerr, J. A.&lt;/author&gt;&lt;author&gt;Hamilton, P. B.&lt;/author&gt;&lt;/authors&gt;&lt;/contributors&gt;&lt;titles&gt;&lt;title&gt;Experimental ochratoxicosis in turkey poults&lt;/title&gt;&lt;secondary-title&gt;Poult Sci&lt;/secondary-title&gt;&lt;/titles&gt;&lt;periodical&gt;&lt;full-title&gt;Poult Sci&lt;/full-title&gt;&lt;/periodical&gt;&lt;pages&gt;114-9&lt;/pages&gt;&lt;volume&gt;60&lt;/volume&gt;&lt;number&gt;1&lt;/number&gt;&lt;keywords&gt;&lt;keyword&gt;Animal Feed/adverse effects&lt;/keyword&gt;&lt;keyword&gt;Animals&lt;/keyword&gt;&lt;keyword&gt;Kidney Diseases/chemically induced/veterinary&lt;/keyword&gt;&lt;keyword&gt;Male&lt;/keyword&gt;&lt;keyword&gt;Ochratoxins/*adverse effects&lt;/keyword&gt;&lt;keyword&gt;Poultry Diseases/*chemically induced&lt;/keyword&gt;&lt;keyword&gt;Turkeys&lt;/keyword&gt;&lt;/keywords&gt;&lt;dates&gt;&lt;year&gt;1981&lt;/year&gt;&lt;pub-dates&gt;&lt;date&gt;Jan&lt;/date&gt;&lt;/pub-dates&gt;&lt;/dates&gt;&lt;isbn&gt;0032-5791 (Print)&amp;#xD;0032-5791 (Linking)&lt;/isbn&gt;&lt;accession-num&gt;7232256&lt;/accession-num&gt;&lt;urls&gt;&lt;related-urls&gt;&lt;url&gt;&lt;style face="underline" font="default" size="100%"&gt;https://www.ncbi.nlm.nih.gov/pubmed/7232256&lt;/style&gt;&lt;/url&gt;&lt;/related-urls&gt;&lt;/urls&gt;&lt;electronic-resource-num&gt;10.3382/ps.0600114&lt;/electronic-resource-num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Chang et al. (1981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6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Crouch&lt;/Author&gt;&lt;Year&gt;2002&lt;/Year&gt;&lt;RecNum&gt;14&lt;/RecNum&gt;&lt;DisplayText&gt;Crouch et al. (2002)&lt;/DisplayText&gt;&lt;record&gt;&lt;rec-number&gt;14&lt;/rec-number&gt;&lt;foreign-keys&gt;&lt;key app="EN" db-id="5ppstvsty25vwse2fr3595rixtd9ad5v0rax" timestamp="1557514659"&gt;14&lt;/key&gt;&lt;/foreign-keys&gt;&lt;ref-type name="Journal Article"&gt;17&lt;/ref-type&gt;&lt;contributors&gt;&lt;authors&gt;&lt;author&gt;Crouch, A. N.&lt;/author&gt;&lt;author&gt;Grimes, J. L.&lt;/author&gt;&lt;author&gt;Christensen, V. L.&lt;/author&gt;&lt;author&gt;Krueger, K. K.&lt;/author&gt;&lt;/authors&gt;&lt;/contributors&gt;&lt;auth-address&gt;British United Turkeys of America, Lewisburg, West Virginia 24901, USA.&lt;/auth-address&gt;&lt;titles&gt;&lt;title&gt;Effect of physical feed restriction during rearing on Large White turkey breeder hens: 3. Body and carcass composition&lt;/title&gt;&lt;secondary-title&gt;Poult Sci&lt;/secondary-title&gt;&lt;/titles&gt;&lt;periodical&gt;&lt;full-title&gt;Poult Sci&lt;/full-title&gt;&lt;/periodical&gt;&lt;pages&gt;1792-7&lt;/pages&gt;&lt;volume&gt;81&lt;/volume&gt;&lt;number&gt;12&lt;/number&gt;&lt;keywords&gt;&lt;keyword&gt;Adipose Tissue&lt;/keyword&gt;&lt;keyword&gt;Aging&lt;/keyword&gt;&lt;keyword&gt;Animals&lt;/keyword&gt;&lt;keyword&gt;*Body Composition&lt;/keyword&gt;&lt;keyword&gt;Body Water&lt;/keyword&gt;&lt;keyword&gt;Body Weight&lt;/keyword&gt;&lt;keyword&gt;Crop, Avian/anatomy &amp;amp; histology&lt;/keyword&gt;&lt;keyword&gt;Female&lt;/keyword&gt;&lt;keyword&gt;*Food Deprivation&lt;/keyword&gt;&lt;keyword&gt;Light&lt;/keyword&gt;&lt;keyword&gt;Muscle, Skeletal/anatomy &amp;amp; histology&lt;/keyword&gt;&lt;keyword&gt;Organ Size&lt;/keyword&gt;&lt;keyword&gt;Oviducts/anatomy &amp;amp; histology&lt;/keyword&gt;&lt;keyword&gt;Oviposition&lt;/keyword&gt;&lt;keyword&gt;Prolactin/blood&lt;/keyword&gt;&lt;keyword&gt;Proteins/analysis&lt;/keyword&gt;&lt;keyword&gt;Seasons&lt;/keyword&gt;&lt;keyword&gt;Turkeys/growth &amp;amp; development/*physiology&lt;/keyword&gt;&lt;/keywords&gt;&lt;dates&gt;&lt;year&gt;2002&lt;/year&gt;&lt;pub-dates&gt;&lt;date&gt;Dec&lt;/date&gt;&lt;/pub-dates&gt;&lt;/dates&gt;&lt;isbn&gt;0032-5791 (Print)&amp;#xD;0032-5791 (Linking)&lt;/isbn&gt;&lt;accession-num&gt;12512568&lt;/accession-num&gt;&lt;urls&gt;&lt;related-urls&gt;&lt;url&gt;&lt;style face="underline" font="default" size="100%"&gt;https://www.ncbi.nlm.nih.gov/pubmed/12512568&lt;/style&gt;&lt;/url&gt;&lt;/related-urls&gt;&lt;/urls&gt;&lt;electronic-resource-num&gt;10.1093/ps/81.12.1792&lt;/electronic-resource-num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Crouch et al. (2002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7. </w:t>
      </w:r>
      <w:r>
        <w:rPr>
          <w:lang w:eastAsia="zh-TW"/>
        </w:rPr>
        <w:fldChar w:fldCharType="begin">
          <w:fldData xml:space="preserve">PEVuZE5vdGU+PENpdGUgQXV0aG9yWWVhcj0iMSI+PEF1dGhvcj5EYW5pY2tlPC9BdXRob3I+PFll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</w:fldData>
        </w:fldChar>
      </w:r>
      <w:r w:rsidR="00BD5A33">
        <w:rPr>
          <w:lang w:eastAsia="zh-TW"/>
        </w:rPr>
        <w:instrText xml:space="preserve"> ADDIN EN.CITE </w:instrText>
      </w:r>
      <w:r w:rsidR="00BD5A33">
        <w:rPr>
          <w:lang w:eastAsia="zh-TW"/>
        </w:rPr>
        <w:fldChar w:fldCharType="begin">
          <w:fldData xml:space="preserve">PEVuZE5vdGU+PENpdGUgQXV0aG9yWWVhcj0iMSI+PEF1dGhvcj5EYW5pY2tlPC9BdXRob3I+PFll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</w:fldData>
        </w:fldChar>
      </w:r>
      <w:r w:rsidR="00BD5A33">
        <w:rPr>
          <w:lang w:eastAsia="zh-TW"/>
        </w:rPr>
        <w:instrText xml:space="preserve"> ADDIN EN.CITE.DATA </w:instrText>
      </w:r>
      <w:r w:rsidR="00BD5A33">
        <w:rPr>
          <w:lang w:eastAsia="zh-TW"/>
        </w:rPr>
      </w:r>
      <w:r w:rsidR="00BD5A33">
        <w:rPr>
          <w:lang w:eastAsia="zh-TW"/>
        </w:rPr>
        <w:fldChar w:fldCharType="end"/>
      </w:r>
      <w:r>
        <w:rPr>
          <w:lang w:eastAsia="zh-TW"/>
        </w:rPr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Danicke et al. (2007)</w:t>
      </w:r>
      <w:r>
        <w:rPr>
          <w:lang w:eastAsia="zh-TW"/>
        </w:rPr>
        <w:fldChar w:fldCharType="end"/>
      </w:r>
      <w:r w:rsidR="00FC453C">
        <w:rPr>
          <w:lang w:eastAsia="zh-TW"/>
        </w:rPr>
        <w:t xml:space="preserve"> </w:t>
      </w:r>
      <w:proofErr w:type="gramStart"/>
      <w:r w:rsidRPr="00505F56">
        <w:rPr>
          <w:lang w:eastAsia="zh-TW"/>
        </w:rPr>
        <w:t>8</w:t>
      </w:r>
      <w:proofErr w:type="gramEnd"/>
      <w:r w:rsidRPr="00505F56">
        <w:rPr>
          <w:lang w:eastAsia="zh-TW"/>
        </w:rPr>
        <w:t xml:space="preserve">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Davis&lt;/Author&gt;&lt;Year&gt;1985&lt;/Year&gt;&lt;RecNum&gt;17&lt;/RecNum&gt;&lt;DisplayText&gt;Davis and Siopes (1985)&lt;/DisplayText&gt;&lt;record&gt;&lt;rec-number&gt;17&lt;/rec-number&gt;&lt;foreign-keys&gt;&lt;key app="EN" db-id="5ppstvsty25vwse2fr3595rixtd9ad5v0rax" timestamp="1557514659"&gt;17&lt;/key&gt;&lt;/foreign-keys&gt;&lt;ref-type name="Journal Article"&gt;17&lt;/ref-type&gt;&lt;contributors&gt;&lt;authors&gt;&lt;author&gt;Davis, G. S.&lt;/author&gt;&lt;author&gt;Siopes, T. D.&lt;/author&gt;&lt;/authors&gt;&lt;/contributors&gt;&lt;titles&gt;&lt;title&gt;The effect of light duration on turkey poult performance and adrenal function&lt;/title&gt;&lt;secondary-title&gt;Poult Sci&lt;/secondary-title&gt;&lt;/titles&gt;&lt;periodical&gt;&lt;full-title&gt;Poult Sci&lt;/full-title&gt;&lt;/periodical&gt;&lt;pages&gt;995-1001&lt;/pages&gt;&lt;volume&gt;64&lt;/volume&gt;&lt;number&gt;5&lt;/number&gt;&lt;keywords&gt;&lt;keyword&gt;Adrenal Cortex/*physiology&lt;/keyword&gt;&lt;keyword&gt;Adrenal Glands/anatomy &amp;amp; histology&lt;/keyword&gt;&lt;keyword&gt;Animals&lt;/keyword&gt;&lt;keyword&gt;Body Weight&lt;/keyword&gt;&lt;keyword&gt;Corticosterone/blood&lt;/keyword&gt;&lt;keyword&gt;Eating&lt;/keyword&gt;&lt;keyword&gt;*Lighting&lt;/keyword&gt;&lt;keyword&gt;Male&lt;/keyword&gt;&lt;keyword&gt;Mortality&lt;/keyword&gt;&lt;keyword&gt;Organ Size&lt;/keyword&gt;&lt;keyword&gt;Turkeys/*physiology&lt;/keyword&gt;&lt;/keywords&gt;&lt;dates&gt;&lt;year&gt;1985&lt;/year&gt;&lt;pub-dates&gt;&lt;date&gt;May&lt;/date&gt;&lt;/pub-dates&gt;&lt;/dates&gt;&lt;isbn&gt;0032-5791 (Print)&amp;#xD;0032-5791 (Linking)&lt;/isbn&gt;&lt;accession-num&gt;4001080&lt;/accession-num&gt;&lt;urls&gt;&lt;related-urls&gt;&lt;url&gt;&lt;style face="underline" font="default" size="100%"&gt;https://www.ncbi.nlm.nih.gov/pubmed/4001080&lt;/style&gt;&lt;/url&gt;&lt;/related-urls&gt;&lt;/urls&gt;&lt;electronic-resource-num&gt;10.3382/ps.0640995&lt;/electronic-resource-num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Davis and Siopes (1985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9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Fadly&lt;/Author&gt;&lt;Year&gt;1984&lt;/Year&gt;&lt;RecNum&gt;19&lt;/RecNum&gt;&lt;DisplayText&gt;Fadly and Nazerian (1984)&lt;/DisplayText&gt;&lt;record&gt;&lt;rec-number&gt;19&lt;/rec-number&gt;&lt;foreign-keys&gt;&lt;key app="EN" db-id="5ppstvsty25vwse2fr3595rixtd9ad5v0rax" timestamp="1557514659"&gt;19&lt;/key&gt;&lt;/foreign-keys&gt;&lt;ref-type name="Journal Article"&gt;17&lt;/ref-type&gt;&lt;contributors&gt;&lt;authors&gt;&lt;author&gt;Fadly, A. M.&lt;/author&gt;&lt;author&gt;Nazerian, K.&lt;/author&gt;&lt;/authors&gt;&lt;/contributors&gt;&lt;titles&gt;&lt;title&gt;Efficacy and safety of a cell-culture live virus vaccine for hemorrhagic enteritis of turkeys: laboratory studies&lt;/title&gt;&lt;secondary-title&gt;Avian Dis&lt;/secondary-title&gt;&lt;/titles&gt;&lt;periodical&gt;&lt;full-title&gt;Avian Dis&lt;/full-title&gt;&lt;/periodical&gt;&lt;pages&gt;183-96&lt;/pages&gt;&lt;volume&gt;28&lt;/volume&gt;&lt;number&gt;1&lt;/number&gt;&lt;keywords&gt;&lt;keyword&gt;Adenoviridae Infections/immunology/*veterinary&lt;/keyword&gt;&lt;keyword&gt;Animals&lt;/keyword&gt;&lt;keyword&gt;Animals, Newborn/immunology&lt;/keyword&gt;&lt;keyword&gt;Antibodies, Viral/analysis&lt;/keyword&gt;&lt;keyword&gt;Antibody Formation&lt;/keyword&gt;&lt;keyword&gt;Antigens, Viral/analysis&lt;/keyword&gt;&lt;keyword&gt;Aviadenovirus/immunology&lt;/keyword&gt;&lt;keyword&gt;Cell Line&lt;/keyword&gt;&lt;keyword&gt;Enteritis/immunology/*veterinary&lt;/keyword&gt;&lt;keyword&gt;Gastrointestinal Hemorrhage/veterinary&lt;/keyword&gt;&lt;keyword&gt;Poultry Diseases/*immunology&lt;/keyword&gt;&lt;keyword&gt;Spleen/immunology&lt;/keyword&gt;&lt;keyword&gt;Turkeys/*immunology&lt;/keyword&gt;&lt;keyword&gt;Vaccines, Attenuated/administration &amp;amp; dosage&lt;/keyword&gt;&lt;keyword&gt;Viral Vaccines/*administration &amp;amp; dosage&lt;/keyword&gt;&lt;keyword&gt;Virus Cultivation&lt;/keyword&gt;&lt;/keywords&gt;&lt;dates&gt;&lt;year&gt;1984&lt;/year&gt;&lt;pub-dates&gt;&lt;date&gt;Jan-Mar&lt;/date&gt;&lt;/pub-dates&gt;&lt;/dates&gt;&lt;isbn&gt;0005-2086 (Print)&amp;#xD;0005-2086 (Linking)&lt;/isbn&gt;&lt;accession-num&gt;6326740&lt;/accession-num&gt;&lt;urls&gt;&lt;related-urls&gt;&lt;url&gt;&lt;style face="underline" font="default" size="100%"&gt;https://www.ncbi.nlm.nih.gov/pubmed/6326740&lt;/style&gt;&lt;/url&gt;&lt;/related-urls&gt;&lt;/urls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Fadly and Nazerian (1984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10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Fairchild&lt;/Author&gt;&lt;Year&gt;2000&lt;/Year&gt;&lt;RecNum&gt;20&lt;/RecNum&gt;&lt;DisplayText&gt;Fairchild and Christensen (2000)&lt;/DisplayText&gt;&lt;record&gt;&lt;rec-number&gt;20&lt;/rec-number&gt;&lt;foreign-keys&gt;&lt;key app="EN" db-id="5ppstvsty25vwse2fr3595rixtd9ad5v0rax" timestamp="1557514659"&gt;20&lt;/key&gt;&lt;/foreign-keys&gt;&lt;ref-type name="Journal Article"&gt;17&lt;/ref-type&gt;&lt;contributors&gt;&lt;authors&gt;&lt;author&gt;Fairchild, B. D.&lt;/author&gt;&lt;author&gt;Christensen, V. L.&lt;/author&gt;&lt;/authors&gt;&lt;/contributors&gt;&lt;auth-address&gt;Department of Poultry Science, North Carolina State University, College of Agriculture and Life Sciences, Raleigh 27695-7608, USA.&lt;/auth-address&gt;&lt;titles&gt;&lt;title&gt;Photostimulation of turkey eggs accelerates hatching times without affecting hatchability, liver or heart growth, or glycogen content&lt;/title&gt;&lt;secondary-title&gt;Poult Sci&lt;/secondary-title&gt;&lt;/titles&gt;&lt;periodical&gt;&lt;full-title&gt;Poult Sci&lt;/full-title&gt;&lt;/periodical&gt;&lt;pages&gt;1627-31&lt;/pages&gt;&lt;volume&gt;79&lt;/volume&gt;&lt;number&gt;11&lt;/number&gt;&lt;keywords&gt;&lt;keyword&gt;Animals&lt;/keyword&gt;&lt;keyword&gt;Body Weight&lt;/keyword&gt;&lt;keyword&gt;Embryo, Nonmammalian/*physiology/radiation effects&lt;/keyword&gt;&lt;keyword&gt;Female&lt;/keyword&gt;&lt;keyword&gt;Glycogen/*analysis&lt;/keyword&gt;&lt;keyword&gt;Heart/*embryology&lt;/keyword&gt;&lt;keyword&gt;Incubators/*veterinary&lt;/keyword&gt;&lt;keyword&gt;Light&lt;/keyword&gt;&lt;keyword&gt;Lighting&lt;/keyword&gt;&lt;keyword&gt;Liver/chemistry/*embryology&lt;/keyword&gt;&lt;keyword&gt;Myocardium/chemistry&lt;/keyword&gt;&lt;keyword&gt;Organ Size&lt;/keyword&gt;&lt;keyword&gt;Turkeys/*embryology&lt;/keyword&gt;&lt;/keywords&gt;&lt;dates&gt;&lt;year&gt;2000&lt;/year&gt;&lt;pub-dates&gt;&lt;date&gt;Nov&lt;/date&gt;&lt;/pub-dates&gt;&lt;/dates&gt;&lt;isbn&gt;0032-5791 (Print)&amp;#xD;0032-5791 (Linking)&lt;/isbn&gt;&lt;accession-num&gt;11092337&lt;/accession-num&gt;&lt;urls&gt;&lt;related-urls&gt;&lt;url&gt;&lt;style face="underline" font="default" size="100%"&gt;https://www.ncbi.nlm.nih.gov/pubmed/11092337&lt;/style&gt;&lt;/url&gt;&lt;/related-urls&gt;&lt;/urls&gt;&lt;electronic-resource-num&gt;10.1093/ps/79.11.1627&lt;/electronic-resource-num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Fairchild and Christensen (2000)</w:t>
      </w:r>
      <w:r>
        <w:rPr>
          <w:lang w:eastAsia="zh-TW"/>
        </w:rPr>
        <w:fldChar w:fldCharType="end"/>
      </w:r>
      <w:r w:rsidRPr="00505F56">
        <w:rPr>
          <w:lang w:eastAsia="zh-TW"/>
        </w:rPr>
        <w:t>, 11</w:t>
      </w:r>
      <w:r>
        <w:rPr>
          <w:lang w:eastAsia="zh-TW"/>
        </w:rPr>
        <w:t xml:space="preserve">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Fan&lt;/Author&gt;&lt;Year&gt;1997&lt;/Year&gt;&lt;RecNum&gt;21&lt;/RecNum&gt;&lt;DisplayText&gt;Fan et al. (1997)&lt;/DisplayText&gt;&lt;record&gt;&lt;rec-number&gt;21&lt;/rec-number&gt;&lt;foreign-keys&gt;&lt;key app="EN" db-id="5ppstvsty25vwse2fr3595rixtd9ad5v0rax" timestamp="1557514659"&gt;21&lt;/key&gt;&lt;/foreign-keys&gt;&lt;ref-type name="Journal Article"&gt;17&lt;/ref-type&gt;&lt;contributors&gt;&lt;authors&gt;&lt;author&gt;Fan, Y. K.&lt;/author&gt;&lt;author&gt;Croom, J.&lt;/author&gt;&lt;author&gt;Christensen, V. L.&lt;/author&gt;&lt;author&gt;Black, B. L.&lt;/author&gt;&lt;author&gt;Bird, A. R.&lt;/author&gt;&lt;author&gt;Daniel, L. R.&lt;/author&gt;&lt;author&gt;McBride, B. W.&lt;/author&gt;&lt;author&gt;Eisen, E. J.&lt;/author&gt;&lt;/authors&gt;&lt;/contributors&gt;&lt;auth-address&gt;Department of Animal Science, North Carolina State University, Raleigh 27695-7608, USA.&lt;/auth-address&gt;&lt;titles&gt;&lt;title&gt;Jejunal glucose uptake and oxygen consumption in turkey poults selected for rapid growth&lt;/title&gt;&lt;secondary-title&gt;Poult Sci&lt;/secondary-title&gt;&lt;/titles&gt;&lt;periodical&gt;&lt;full-title&gt;Poult Sci&lt;/full-title&gt;&lt;/periodical&gt;&lt;pages&gt;1738-45&lt;/pages&gt;&lt;volume&gt;76&lt;/volume&gt;&lt;number&gt;12&lt;/number&gt;&lt;keywords&gt;&lt;keyword&gt;Aging/metabolism/physiology&lt;/keyword&gt;&lt;keyword&gt;Animals&lt;/keyword&gt;&lt;keyword&gt;DNA/analysis/metabolism&lt;/keyword&gt;&lt;keyword&gt;Eating/physiology&lt;/keyword&gt;&lt;keyword&gt;Glucose/metabolism/*pharmacokinetics&lt;/keyword&gt;&lt;keyword&gt;Intestinal Absorption/*physiology&lt;/keyword&gt;&lt;keyword&gt;Jejunum/*metabolism/physiology&lt;/keyword&gt;&lt;keyword&gt;Oxygen Consumption/*physiology&lt;/keyword&gt;&lt;keyword&gt;Random Allocation&lt;/keyword&gt;&lt;keyword&gt;Selection, Genetic&lt;/keyword&gt;&lt;keyword&gt;Time Factors&lt;/keyword&gt;&lt;keyword&gt;Turkeys/genetics/growth &amp;amp; development/*physiology&lt;/keyword&gt;&lt;keyword&gt;Weight Gain/physiology&lt;/keyword&gt;&lt;/keywords&gt;&lt;dates&gt;&lt;year&gt;1997&lt;/year&gt;&lt;pub-dates&gt;&lt;date&gt;Dec&lt;/date&gt;&lt;/pub-dates&gt;&lt;/dates&gt;&lt;isbn&gt;0032-5791 (Print)&amp;#xD;0032-5791 (Linking)&lt;/isbn&gt;&lt;accession-num&gt;9438290&lt;/accession-num&gt;&lt;urls&gt;&lt;related-urls&gt;&lt;url&gt;&lt;style face="underline" font="default" size="100%"&gt;https://www.ncbi.nlm.nih.gov/pubmed/9438290&lt;/style&gt;&lt;/url&gt;&lt;/related-urls&gt;&lt;/urls&gt;&lt;electronic-resource-num&gt;10.1093/ps/76.12.1738&lt;/electronic-resource-num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Fan et al. (1997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12. </w:t>
      </w:r>
      <w:r>
        <w:rPr>
          <w:lang w:eastAsia="zh-TW"/>
        </w:rPr>
        <w:fldChar w:fldCharType="begin">
          <w:fldData xml:space="preserve">PEVuZE5vdGU+PENpdGUgQXV0aG9yWWVhcj0iMSI+PEF1dGhvcj5GYXNpbmE8L0F1dGhvcj48WWVh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</w:fldData>
        </w:fldChar>
      </w:r>
      <w:r w:rsidR="00BD5A33">
        <w:rPr>
          <w:lang w:eastAsia="zh-TW"/>
        </w:rPr>
        <w:instrText xml:space="preserve"> ADDIN EN.CITE </w:instrText>
      </w:r>
      <w:r w:rsidR="00BD5A33">
        <w:rPr>
          <w:lang w:eastAsia="zh-TW"/>
        </w:rPr>
        <w:fldChar w:fldCharType="begin">
          <w:fldData xml:space="preserve">PEVuZE5vdGU+PENpdGUgQXV0aG9yWWVhcj0iMSI+PEF1dGhvcj5GYXNpbmE8L0F1dGhvcj48WWVh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</w:fldData>
        </w:fldChar>
      </w:r>
      <w:r w:rsidR="00BD5A33">
        <w:rPr>
          <w:lang w:eastAsia="zh-TW"/>
        </w:rPr>
        <w:instrText xml:space="preserve"> ADDIN EN.CITE.DATA </w:instrText>
      </w:r>
      <w:r w:rsidR="00BD5A33">
        <w:rPr>
          <w:lang w:eastAsia="zh-TW"/>
        </w:rPr>
      </w:r>
      <w:r w:rsidR="00BD5A33">
        <w:rPr>
          <w:lang w:eastAsia="zh-TW"/>
        </w:rPr>
        <w:fldChar w:fldCharType="end"/>
      </w:r>
      <w:r>
        <w:rPr>
          <w:lang w:eastAsia="zh-TW"/>
        </w:rPr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Fasina et al. (2006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13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Ferket&lt;/Author&gt;&lt;Year&gt;1989&lt;/Year&gt;&lt;RecNum&gt;23&lt;/RecNum&gt;&lt;DisplayText&gt;Ferket and Sell (1989)&lt;/DisplayText&gt;&lt;record&gt;&lt;rec-number&gt;23&lt;/rec-number&gt;&lt;foreign-keys&gt;&lt;key app="EN" db-id="5ppstvsty25vwse2fr3595rixtd9ad5v0rax" timestamp="1557514659"&gt;23&lt;/key&gt;&lt;/foreign-keys&gt;&lt;ref-type name="Journal Article"&gt;17&lt;/ref-type&gt;&lt;contributors&gt;&lt;authors&gt;&lt;author&gt;Ferket, P. R.&lt;/author&gt;&lt;author&gt;Sell, J. L.&lt;/author&gt;&lt;/authors&gt;&lt;/contributors&gt;&lt;auth-address&gt;Department of Animal Science, Iowa State University, Ames 50011.&lt;/auth-address&gt;&lt;titles&gt;&lt;title&gt;Effect of severity of early protein restriction on large turkey toms. 2. Carcass characteristics&lt;/title&gt;&lt;secondary-title&gt;Poult Sci&lt;/secondary-title&gt;&lt;/titles&gt;&lt;periodical&gt;&lt;full-title&gt;Poult Sci&lt;/full-title&gt;&lt;/periodical&gt;&lt;pages&gt;687-97&lt;/pages&gt;&lt;volume&gt;68&lt;/volume&gt;&lt;number&gt;5&lt;/number&gt;&lt;keywords&gt;&lt;keyword&gt;Animal Nutritional Physiological Phenomena&lt;/keyword&gt;&lt;keyword&gt;Animals&lt;/keyword&gt;&lt;keyword&gt;Dietary Proteins/*administration &amp;amp; dosage&lt;/keyword&gt;&lt;keyword&gt;Male&lt;/keyword&gt;&lt;keyword&gt;Meat/analysis&lt;/keyword&gt;&lt;keyword&gt;Organ Size&lt;/keyword&gt;&lt;keyword&gt;Time Factors&lt;/keyword&gt;&lt;keyword&gt;Turkeys/anatomy &amp;amp; histology/*physiology&lt;/keyword&gt;&lt;keyword&gt;*Weight Gain&lt;/keyword&gt;&lt;/keywords&gt;&lt;dates&gt;&lt;year&gt;1989&lt;/year&gt;&lt;pub-dates&gt;&lt;date&gt;May&lt;/date&gt;&lt;/pub-dates&gt;&lt;/dates&gt;&lt;isbn&gt;0032-5791 (Print)&amp;#xD;0032-5791 (Linking)&lt;/isbn&gt;&lt;accession-num&gt;2755895&lt;/accession-num&gt;&lt;urls&gt;&lt;related-urls&gt;&lt;url&gt;&lt;style face="underline" font="default" size="100%"&gt;https://www.ncbi.nlm.nih.gov/pubmed/2755895&lt;/style&gt;&lt;/url&gt;&lt;/related-urls&gt;&lt;/urls&gt;&lt;electronic-resource-num&gt;10.3382/ps.0680687&lt;/electronic-resource-num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Ferket and Sell (1989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14. </w:t>
      </w:r>
      <w:r>
        <w:rPr>
          <w:lang w:eastAsia="zh-TW"/>
        </w:rPr>
        <w:fldChar w:fldCharType="begin">
          <w:fldData xml:space="preserve">PEVuZE5vdGU+PENpdGUgQXV0aG9yWWVhcj0iMSI+PEF1dGhvcj5Hb3JlPC9BdXRob3I+PFllYXI+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</w:fldData>
        </w:fldChar>
      </w:r>
      <w:r w:rsidR="00BD5A33">
        <w:rPr>
          <w:lang w:eastAsia="zh-TW"/>
        </w:rPr>
        <w:instrText xml:space="preserve"> ADDIN EN.CITE </w:instrText>
      </w:r>
      <w:r w:rsidR="00BD5A33">
        <w:rPr>
          <w:lang w:eastAsia="zh-TW"/>
        </w:rPr>
        <w:fldChar w:fldCharType="begin">
          <w:fldData xml:space="preserve">PEVuZE5vdGU+PENpdGUgQXV0aG9yWWVhcj0iMSI+PEF1dGhvcj5Hb3JlPC9BdXRob3I+PFllYXI+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</w:fldData>
        </w:fldChar>
      </w:r>
      <w:r w:rsidR="00BD5A33">
        <w:rPr>
          <w:lang w:eastAsia="zh-TW"/>
        </w:rPr>
        <w:instrText xml:space="preserve"> ADDIN EN.CITE.DATA </w:instrText>
      </w:r>
      <w:r w:rsidR="00BD5A33">
        <w:rPr>
          <w:lang w:eastAsia="zh-TW"/>
        </w:rPr>
      </w:r>
      <w:r w:rsidR="00BD5A33">
        <w:rPr>
          <w:lang w:eastAsia="zh-TW"/>
        </w:rPr>
        <w:fldChar w:fldCharType="end"/>
      </w:r>
      <w:r>
        <w:rPr>
          <w:lang w:eastAsia="zh-TW"/>
        </w:rPr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Gore and Qureshi (1997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15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Grimes&lt;/Author&gt;&lt;Year&gt;2008&lt;/Year&gt;&lt;RecNum&gt;27&lt;/RecNum&gt;&lt;DisplayText&gt;Grimes, Rahimi, Oviedo, Sheldon, and Santos (2008)&lt;/DisplayText&gt;&lt;record&gt;&lt;rec-number&gt;27&lt;/rec-number&gt;&lt;foreign-keys&gt;&lt;key app="EN" db-id="5ppstvsty25vwse2fr3595rixtd9ad5v0rax" timestamp="1557514659"&gt;27&lt;/key&gt;&lt;/foreign-keys&gt;&lt;ref-type name="Journal Article"&gt;17&lt;/ref-type&gt;&lt;contributors&gt;&lt;authors&gt;&lt;author&gt;Grimes, J. L.&lt;/author&gt;&lt;author&gt;Rahimi, S.&lt;/author&gt;&lt;author&gt;Oviedo, E.&lt;/author&gt;&lt;author&gt;Sheldon, B. W.&lt;/author&gt;&lt;author&gt;Santos, F. B.&lt;/author&gt;&lt;/authors&gt;&lt;/contributors&gt;&lt;auth-address&gt;Department of Poultry Science, College of Agriculture and Life Sciences, North Carolina State University, Raleigh NC 27695, USA. jesse-grimes@ncsu.edu&lt;/auth-address&gt;&lt;titles&gt;&lt;title&gt;Effects of a direct-fed microbial (primalac) on turkey poult performance and susceptibility to oral Salmonella challenge&lt;/title&gt;&lt;secondary-title&gt;Poult Sci&lt;/secondary-title&gt;&lt;/titles&gt;&lt;periodical&gt;&lt;full-title&gt;Poult Sci&lt;/full-title&gt;&lt;/periodical&gt;&lt;pages&gt;1464-70&lt;/pages&gt;&lt;volume&gt;87&lt;/volume&gt;&lt;number&gt;7&lt;/number&gt;&lt;keywords&gt;&lt;keyword&gt;Animal Feed/analysis&lt;/keyword&gt;&lt;keyword&gt;Animal Nutritional Physiological Phenomena&lt;/keyword&gt;&lt;keyword&gt;Animals&lt;/keyword&gt;&lt;keyword&gt;Diet/veterinary&lt;/keyword&gt;&lt;keyword&gt;Female&lt;/keyword&gt;&lt;keyword&gt;Poultry Diseases/drug therapy/*prevention &amp;amp; control&lt;/keyword&gt;&lt;keyword&gt;Probiotics/*pharmacology&lt;/keyword&gt;&lt;keyword&gt;Salmonella Infections, Animal/*prevention &amp;amp; control&lt;/keyword&gt;&lt;keyword&gt;Turkeys/*growth &amp;amp; development&lt;/keyword&gt;&lt;/keywords&gt;&lt;dates&gt;&lt;year&gt;2008&lt;/year&gt;&lt;pub-dates&gt;&lt;date&gt;Jul&lt;/date&gt;&lt;/pub-dates&gt;&lt;/dates&gt;&lt;isbn&gt;0032-5791 (Print)&amp;#xD;0032-5791 (Linking)&lt;/isbn&gt;&lt;accession-num&gt;18577631&lt;/accession-num&gt;&lt;urls&gt;&lt;related-urls&gt;&lt;url&gt;&lt;style face="underline" font="default" size="100%"&gt;https://www.ncbi.nlm.nih.gov/pubmed/18577631&lt;/style&gt;&lt;/url&gt;&lt;/related-urls&gt;&lt;/urls&gt;&lt;electronic-resource-num&gt;10.3382/ps.2008-00498&lt;/electronic-resource-num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Grimes, Rahimi, Oviedo, Sheldon, and Santos (2008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16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Hamilton&lt;/Author&gt;&lt;Year&gt;1985&lt;/Year&gt;&lt;RecNum&gt;30&lt;/RecNum&gt;&lt;DisplayText&gt;Hamilton, Trenholm, Thompson, and Greenhalgh (1985)&lt;/DisplayText&gt;&lt;record&gt;&lt;rec-number&gt;30&lt;/rec-number&gt;&lt;foreign-keys&gt;&lt;key app="EN" db-id="5ppstvsty25vwse2fr3595rixtd9ad5v0rax" timestamp="1557514659"&gt;30&lt;/key&gt;&lt;/foreign-keys&gt;&lt;ref-type name="Journal Article"&gt;17&lt;/ref-type&gt;&lt;contributors&gt;&lt;authors&gt;&lt;author&gt;Hamilton, R. M.&lt;/author&gt;&lt;author&gt;Trenholm, H. L.&lt;/author&gt;&lt;author&gt;Thompson, B. K.&lt;/author&gt;&lt;author&gt;Greenhalgh, R.&lt;/author&gt;&lt;/authors&gt;&lt;/contributors&gt;&lt;titles&gt;&lt;title&gt;The tolerance of White Leghorn and broiler chicks, and turkey poults to diets that contained deoxynivalenol (vomitoxin)-contaminated wheat&lt;/title&gt;&lt;secondary-title&gt;Poult Sci&lt;/secondary-title&gt;&lt;/titles&gt;&lt;periodical&gt;&lt;full-title&gt;Poult Sci&lt;/full-title&gt;&lt;/periodical&gt;&lt;pages&gt;273-86&lt;/pages&gt;&lt;volume&gt;64&lt;/volume&gt;&lt;number&gt;2&lt;/number&gt;&lt;keywords&gt;&lt;keyword&gt;Animal Feed/analysis/*toxicity&lt;/keyword&gt;&lt;keyword&gt;Animals&lt;/keyword&gt;&lt;keyword&gt;Body Weight/drug effects&lt;/keyword&gt;&lt;keyword&gt;Chickens/*growth &amp;amp; development&lt;/keyword&gt;&lt;keyword&gt;Dose-Response Relationship, Drug&lt;/keyword&gt;&lt;keyword&gt;Drug Tolerance&lt;/keyword&gt;&lt;keyword&gt;Food Contamination/analysis&lt;/keyword&gt;&lt;keyword&gt;Sesquiterpenes/*toxicity&lt;/keyword&gt;&lt;keyword&gt;Time Factors&lt;/keyword&gt;&lt;keyword&gt;Trichothecenes/*toxicity&lt;/keyword&gt;&lt;keyword&gt;Triticum/*toxicity&lt;/keyword&gt;&lt;keyword&gt;Turkeys/*growth &amp;amp; development&lt;/keyword&gt;&lt;/keywords&gt;&lt;dates&gt;&lt;year&gt;1985&lt;/year&gt;&lt;pub-dates&gt;&lt;date&gt;Feb&lt;/date&gt;&lt;/pub-dates&gt;&lt;/dates&gt;&lt;isbn&gt;0032-5791 (Print)&amp;#xD;0032-5791 (Linking)&lt;/isbn&gt;&lt;accession-num&gt;3991414&lt;/accession-num&gt;&lt;urls&gt;&lt;related-urls&gt;&lt;url&gt;&lt;style face="underline" font="default" size="100%"&gt;https://www.ncbi.nlm.nih.gov/pubmed/3991414&lt;/style&gt;&lt;/url&gt;&lt;/related-urls&gt;&lt;/urls&gt;&lt;electronic-resource-num&gt;10.3382/ps.0640273&lt;/electronic-resource-num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Hamilton, Trenholm, Thompson, and Greenhalgh (1985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17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Hobbs&lt;/Author&gt;&lt;Year&gt;1976&lt;/Year&gt;&lt;RecNum&gt;31&lt;/RecNum&gt;&lt;DisplayText&gt;Hobbs and Moreng (1976)&lt;/DisplayText&gt;&lt;record&gt;&lt;rec-number&gt;31&lt;/rec-number&gt;&lt;foreign-keys&gt;&lt;key app="EN" db-id="5ppstvsty25vwse2fr3595rixtd9ad5v0rax" timestamp="1557514659"&gt;31&lt;/key&gt;&lt;/foreign-keys&gt;&lt;ref-type name="Journal Article"&gt;17&lt;/ref-type&gt;&lt;contributors&gt;&lt;authors&gt;&lt;author&gt;Hobbs, H. W.&lt;/author&gt;&lt;author&gt;Moreng, R. E.&lt;/author&gt;&lt;/authors&gt;&lt;/contributors&gt;&lt;titles&gt;&lt;title&gt;Response to selection for hatchability in turkeys at three altitudes&lt;/title&gt;&lt;secondary-title&gt;Poult Sci&lt;/secondary-title&gt;&lt;/titles&gt;&lt;periodical&gt;&lt;full-title&gt;Poult Sci&lt;/full-title&gt;&lt;/periodical&gt;&lt;pages&gt;70-81&lt;/pages&gt;&lt;volume&gt;55&lt;/volume&gt;&lt;number&gt;1&lt;/number&gt;&lt;keywords&gt;&lt;keyword&gt;*Altitude&lt;/keyword&gt;&lt;keyword&gt;Animals&lt;/keyword&gt;&lt;keyword&gt;Body Weight&lt;/keyword&gt;&lt;keyword&gt;Eggs&lt;/keyword&gt;&lt;keyword&gt;Female&lt;/keyword&gt;&lt;keyword&gt;Incubators&lt;/keyword&gt;&lt;keyword&gt;Male&lt;/keyword&gt;&lt;keyword&gt;Turkeys/growth &amp;amp; development/*physiology&lt;/keyword&gt;&lt;/keywords&gt;&lt;dates&gt;&lt;year&gt;1976&lt;/year&gt;&lt;pub-dates&gt;&lt;date&gt;Jan&lt;/date&gt;&lt;/pub-dates&gt;&lt;/dates&gt;&lt;isbn&gt;0032-5791 (Print)&amp;#xD;0032-5791 (Linking)&lt;/isbn&gt;&lt;accession-num&gt;935014&lt;/accession-num&gt;&lt;urls&gt;&lt;related-urls&gt;&lt;url&gt;&lt;style face="underline" font="default" size="100%"&gt;https://www.ncbi.nlm.nih.gov/pubmed/935014&lt;/style&gt;&lt;/url&gt;&lt;/related-urls&gt;&lt;/urls&gt;&lt;electronic-resource-num&gt;10.3382/ps.0550070&lt;/electronic-resource-num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Hobbs and Moreng (1976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18. </w:t>
      </w:r>
      <w:r>
        <w:rPr>
          <w:lang w:eastAsia="zh-TW"/>
        </w:rPr>
        <w:fldChar w:fldCharType="begin">
          <w:fldData xml:space="preserve">PEVuZE5vdGU+PENpdGUgQXV0aG9yWWVhcj0iMSI+PEF1dGhvcj5Ib2ZmbWFubjwvQXV0aG9yPjxZ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</w:fldData>
        </w:fldChar>
      </w:r>
      <w:r w:rsidR="00BD5A33">
        <w:rPr>
          <w:lang w:eastAsia="zh-TW"/>
        </w:rPr>
        <w:instrText xml:space="preserve"> ADDIN EN.CITE </w:instrText>
      </w:r>
      <w:r w:rsidR="00BD5A33">
        <w:rPr>
          <w:lang w:eastAsia="zh-TW"/>
        </w:rPr>
        <w:fldChar w:fldCharType="begin">
          <w:fldData xml:space="preserve">PEVuZE5vdGU+PENpdGUgQXV0aG9yWWVhcj0iMSI+PEF1dGhvcj5Ib2ZmbWFubjwvQXV0aG9yPjxZ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</w:fldData>
        </w:fldChar>
      </w:r>
      <w:r w:rsidR="00BD5A33">
        <w:rPr>
          <w:lang w:eastAsia="zh-TW"/>
        </w:rPr>
        <w:instrText xml:space="preserve"> ADDIN EN.CITE.DATA </w:instrText>
      </w:r>
      <w:r w:rsidR="00BD5A33">
        <w:rPr>
          <w:lang w:eastAsia="zh-TW"/>
        </w:rPr>
      </w:r>
      <w:r w:rsidR="00BD5A33">
        <w:rPr>
          <w:lang w:eastAsia="zh-TW"/>
        </w:rPr>
        <w:fldChar w:fldCharType="end"/>
      </w:r>
      <w:r>
        <w:rPr>
          <w:lang w:eastAsia="zh-TW"/>
        </w:rPr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Hoffmann et al. (2016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19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Huff&lt;/Author&gt;&lt;Year&gt;1998&lt;/Year&gt;&lt;RecNum&gt;32&lt;/RecNum&gt;&lt;DisplayText&gt;G. R. Huff et al. (1998)&lt;/DisplayText&gt;&lt;record&gt;&lt;rec-number&gt;32&lt;/rec-number&gt;&lt;foreign-keys&gt;&lt;key app="EN" db-id="5ppstvsty25vwse2fr3595rixtd9ad5v0rax" timestamp="1557514659"&gt;32&lt;/key&gt;&lt;/foreign-keys&gt;&lt;ref-type name="Journal Article"&gt;17&lt;/ref-type&gt;&lt;contributors&gt;&lt;authors&gt;&lt;author&gt;Huff, G. R.&lt;/author&gt;&lt;author&gt;Huff, W. E.&lt;/author&gt;&lt;author&gt;Balog, J. M.&lt;/author&gt;&lt;author&gt;Rath, N. C.&lt;/author&gt;&lt;/authors&gt;&lt;/contributors&gt;&lt;auth-address&gt;USDA, Agricultural Research Service, Poultry Production and Product Safety Research, Poultry Science Center, University of Arkansas, Fayetteville 72701, USA.&lt;/auth-address&gt;&lt;titles&gt;&lt;title&gt;The effects of dexamethasone immunosuppression on turkey osteomyelitis complex in an experimental Escherichia coli respiratory infection&lt;/title&gt;&lt;secondary-title&gt;Poult Sci&lt;/secondary-title&gt;&lt;/titles&gt;&lt;periodical&gt;&lt;full-title&gt;Poult Sci&lt;/full-title&gt;&lt;/periodical&gt;&lt;pages&gt;654-61&lt;/pages&gt;&lt;volume&gt;77&lt;/volume&gt;&lt;number&gt;5&lt;/number&gt;&lt;keywords&gt;&lt;keyword&gt;Animals&lt;/keyword&gt;&lt;keyword&gt;Body Weight&lt;/keyword&gt;&lt;keyword&gt;Dexamethasone/administration &amp;amp; dosage/*pharmacology&lt;/keyword&gt;&lt;keyword&gt;Escherichia coli Infections/mortality/pathology/*veterinary&lt;/keyword&gt;&lt;keyword&gt;*Immunosuppression&lt;/keyword&gt;&lt;keyword&gt;Liver/pathology&lt;/keyword&gt;&lt;keyword&gt;Male&lt;/keyword&gt;&lt;keyword&gt;Myocardium/pathology&lt;/keyword&gt;&lt;keyword&gt;Organ Size/drug effects&lt;/keyword&gt;&lt;keyword&gt;Osteomyelitis/mortality/pathology/*veterinary&lt;/keyword&gt;&lt;keyword&gt;Poultry Diseases/mortality/*pathology&lt;/keyword&gt;&lt;keyword&gt;Spleen/pathology&lt;/keyword&gt;&lt;keyword&gt;Turkeys&lt;/keyword&gt;&lt;/keywords&gt;&lt;dates&gt;&lt;year&gt;1998&lt;/year&gt;&lt;pub-dates&gt;&lt;date&gt;May&lt;/date&gt;&lt;/pub-dates&gt;&lt;/dates&gt;&lt;isbn&gt;0032-5791 (Print)&amp;#xD;0032-5791 (Linking)&lt;/isbn&gt;&lt;accession-num&gt;9603351&lt;/accession-num&gt;&lt;urls&gt;&lt;related-urls&gt;&lt;url&gt;&lt;style face="underline" font="default" size="100%"&gt;https://www.ncbi.nlm.nih.gov/pubmed/9603351&lt;/style&gt;&lt;/url&gt;&lt;/related-urls&gt;&lt;/urls&gt;&lt;electronic-resource-num&gt;10.1093/ps/77.5.654&lt;/electronic-resource-num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G. R. Huff et al. (1998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20. </w:t>
      </w:r>
      <w:r>
        <w:rPr>
          <w:lang w:eastAsia="zh-TW"/>
        </w:rPr>
        <w:fldChar w:fldCharType="begin">
          <w:fldData xml:space="preserve">PEVuZE5vdGU+PENpdGUgQXV0aG9yWWVhcj0iMSI+PEF1dGhvcj5IdWZmPC9BdXRob3I+PFllYXI+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</w:fldData>
        </w:fldChar>
      </w:r>
      <w:r w:rsidR="00BD5A33">
        <w:rPr>
          <w:lang w:eastAsia="zh-TW"/>
        </w:rPr>
        <w:instrText xml:space="preserve"> ADDIN EN.CITE </w:instrText>
      </w:r>
      <w:r w:rsidR="00BD5A33">
        <w:rPr>
          <w:lang w:eastAsia="zh-TW"/>
        </w:rPr>
        <w:fldChar w:fldCharType="begin">
          <w:fldData xml:space="preserve">PEVuZE5vdGU+PENpdGUgQXV0aG9yWWVhcj0iMSI+PEF1dGhvcj5IdWZmPC9BdXRob3I+PFllYXI+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</w:fldData>
        </w:fldChar>
      </w:r>
      <w:r w:rsidR="00BD5A33">
        <w:rPr>
          <w:lang w:eastAsia="zh-TW"/>
        </w:rPr>
        <w:instrText xml:space="preserve"> ADDIN EN.CITE.DATA </w:instrText>
      </w:r>
      <w:r w:rsidR="00BD5A33">
        <w:rPr>
          <w:lang w:eastAsia="zh-TW"/>
        </w:rPr>
      </w:r>
      <w:r w:rsidR="00BD5A33">
        <w:rPr>
          <w:lang w:eastAsia="zh-TW"/>
        </w:rPr>
        <w:fldChar w:fldCharType="end"/>
      </w:r>
      <w:r>
        <w:rPr>
          <w:lang w:eastAsia="zh-TW"/>
        </w:rPr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G. R. Huff et al. (2000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21. </w:t>
      </w:r>
      <w:r>
        <w:rPr>
          <w:lang w:eastAsia="zh-TW"/>
        </w:rPr>
        <w:fldChar w:fldCharType="begin">
          <w:fldData xml:space="preserve">PEVuZE5vdGU+PENpdGUgQXV0aG9yWWVhcj0iMSI+PEF1dGhvcj5IdWZmPC9BdXRob3I+PFllYXI+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</w:fldData>
        </w:fldChar>
      </w:r>
      <w:r w:rsidR="00BD5A33">
        <w:rPr>
          <w:lang w:eastAsia="zh-TW"/>
        </w:rPr>
        <w:instrText xml:space="preserve"> ADDIN EN.CITE </w:instrText>
      </w:r>
      <w:r w:rsidR="00BD5A33">
        <w:rPr>
          <w:lang w:eastAsia="zh-TW"/>
        </w:rPr>
        <w:fldChar w:fldCharType="begin">
          <w:fldData xml:space="preserve">PEVuZE5vdGU+PENpdGUgQXV0aG9yWWVhcj0iMSI+PEF1dGhvcj5IdWZmPC9BdXRob3I+PFllYXI+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</w:fldData>
        </w:fldChar>
      </w:r>
      <w:r w:rsidR="00BD5A33">
        <w:rPr>
          <w:lang w:eastAsia="zh-TW"/>
        </w:rPr>
        <w:instrText xml:space="preserve"> ADDIN EN.CITE.DATA </w:instrText>
      </w:r>
      <w:r w:rsidR="00BD5A33">
        <w:rPr>
          <w:lang w:eastAsia="zh-TW"/>
        </w:rPr>
      </w:r>
      <w:r w:rsidR="00BD5A33">
        <w:rPr>
          <w:lang w:eastAsia="zh-TW"/>
        </w:rPr>
        <w:fldChar w:fldCharType="end"/>
      </w:r>
      <w:r>
        <w:rPr>
          <w:lang w:eastAsia="zh-TW"/>
        </w:rPr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G. R. Huff, Huff, Balog, and Rath (2001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22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Huff&lt;/Author&gt;&lt;Year&gt;2005&lt;/Year&gt;&lt;RecNum&gt;35&lt;/RecNum&gt;&lt;DisplayText&gt;G. R. Huff et al. (2005)&lt;/DisplayText&gt;&lt;record&gt;&lt;rec-number&gt;35&lt;/rec-number&gt;&lt;foreign-keys&gt;&lt;key app="EN" db-id="5ppstvsty25vwse2fr3595rixtd9ad5v0rax" timestamp="1557514659"&gt;35&lt;/key&gt;&lt;/foreign-keys&gt;&lt;ref-type name="Journal Article"&gt;17&lt;/ref-type&gt;&lt;contributors&gt;&lt;authors&gt;&lt;author&gt;Huff, G. R.&lt;/author&gt;&lt;author&gt;Huff, W. E.&lt;/author&gt;&lt;author&gt;Beasley, J. N.&lt;/author&gt;&lt;author&gt;Rath, N. C.&lt;/author&gt;&lt;author&gt;Johnson, M. G.&lt;/author&gt;&lt;author&gt;Nannapaneni, R.&lt;/author&gt;&lt;/authors&gt;&lt;/contributors&gt;&lt;auth-address&gt;USDA, Agricultural Research Service, Poultry Production and Product Safety Research, Fayetteville, Arkansas 72701, USA.&lt;/auth-address&gt;&lt;titles&gt;&lt;title&gt;Respiratory infection of turkeys with Listeria monocytogenes Scott A&lt;/title&gt;&lt;secondary-title&gt;Avian Dis&lt;/secondary-title&gt;&lt;/titles&gt;&lt;periodical&gt;&lt;full-title&gt;Avian Dis&lt;/full-title&gt;&lt;/periodical&gt;&lt;pages&gt;551-7&lt;/pages&gt;&lt;volume&gt;49&lt;/volume&gt;&lt;number&gt;4&lt;/number&gt;&lt;keywords&gt;&lt;keyword&gt;Animals&lt;/keyword&gt;&lt;keyword&gt;Bursa of Fabricius/pathology&lt;/keyword&gt;&lt;keyword&gt;Listeria monocytogenes/classification/isolation &amp;amp; purification/*pathogenicity&lt;/keyword&gt;&lt;keyword&gt;Listeriosis/microbiology/pathology/*veterinary&lt;/keyword&gt;&lt;keyword&gt;Liver/pathology&lt;/keyword&gt;&lt;keyword&gt;Male&lt;/keyword&gt;&lt;keyword&gt;Myocardium/pathology&lt;/keyword&gt;&lt;keyword&gt;Poultry Diseases/*microbiology/pathology&lt;/keyword&gt;&lt;keyword&gt;Respiratory Tract Infections/microbiology/pathology/*veterinary&lt;/keyword&gt;&lt;keyword&gt;Turkeys/*microbiology&lt;/keyword&gt;&lt;/keywords&gt;&lt;dates&gt;&lt;year&gt;2005&lt;/year&gt;&lt;pub-dates&gt;&lt;date&gt;Dec&lt;/date&gt;&lt;/pub-dates&gt;&lt;/dates&gt;&lt;isbn&gt;0005-2086 (Print)&amp;#xD;0005-2086 (Linking)&lt;/isbn&gt;&lt;accession-num&gt;16404998&lt;/accession-num&gt;&lt;urls&gt;&lt;related-urls&gt;&lt;url&gt;&lt;style face="underline" font="default" size="100%"&gt;https://www.ncbi.nlm.nih.gov/pubmed/16404998&lt;/style&gt;&lt;/url&gt;&lt;/related-urls&gt;&lt;/urls&gt;&lt;electronic-resource-num&gt;10.1637/7375-05040R.1&lt;/electronic-resource-num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G. R. Huff et al. (2005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23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Hulet&lt;/Author&gt;&lt;Year&gt;1986&lt;/Year&gt;&lt;RecNum&gt;38&lt;/RecNum&gt;&lt;DisplayText&gt;Hulet and Brody (1986)&lt;/DisplayText&gt;&lt;record&gt;&lt;rec-number&gt;38&lt;/rec-number&gt;&lt;foreign-keys&gt;&lt;key app="EN" db-id="5ppstvsty25vwse2fr3595rixtd9ad5v0rax" timestamp="1557514659"&gt;38&lt;/key&gt;&lt;/foreign-keys&gt;&lt;ref-type name="Journal Article"&gt;17&lt;/ref-type&gt;&lt;contributors&gt;&lt;authors&gt;&lt;author&gt;Hulet, R. M.&lt;/author&gt;&lt;author&gt;Brody, T. B.&lt;/author&gt;&lt;/authors&gt;&lt;/contributors&gt;&lt;titles&gt;&lt;title&gt;Semen quality and fat accumulation in prepuberal and postpuberal male turkeys as affected by restricted feeding&lt;/title&gt;&lt;secondary-title&gt;Poult Sci&lt;/secondary-title&gt;&lt;/titles&gt;&lt;periodical&gt;&lt;full-title&gt;Poult Sci&lt;/full-title&gt;&lt;/periodical&gt;&lt;pages&gt;1972-6&lt;/pages&gt;&lt;volume&gt;65&lt;/volume&gt;&lt;number&gt;10&lt;/number&gt;&lt;keywords&gt;&lt;keyword&gt;Adipose Tissue/*metabolism&lt;/keyword&gt;&lt;keyword&gt;Animals&lt;/keyword&gt;&lt;keyword&gt;Food Deprivation/*physiology&lt;/keyword&gt;&lt;keyword&gt;Male&lt;/keyword&gt;&lt;keyword&gt;Semen/*analysis&lt;/keyword&gt;&lt;keyword&gt;Sexual Maturation&lt;/keyword&gt;&lt;keyword&gt;*Spermatogenesis&lt;/keyword&gt;&lt;keyword&gt;Turkeys/*physiology&lt;/keyword&gt;&lt;/keywords&gt;&lt;dates&gt;&lt;year&gt;1986&lt;/year&gt;&lt;pub-dates&gt;&lt;date&gt;Oct&lt;/date&gt;&lt;/pub-dates&gt;&lt;/dates&gt;&lt;isbn&gt;0032-5791 (Print)&amp;#xD;0032-5791 (Linking)&lt;/isbn&gt;&lt;accession-num&gt;3797379&lt;/accession-num&gt;&lt;urls&gt;&lt;related-urls&gt;&lt;url&gt;&lt;style face="underline" font="default" size="100%"&gt;https://www.ncbi.nlm.nih.gov/pubmed/3797379&lt;/style&gt;&lt;/url&gt;&lt;/related-urls&gt;&lt;/urls&gt;&lt;electronic-resource-num&gt;10.3382/ps.0651972&lt;/electronic-resource-num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 xml:space="preserve">Hulet and Brody </w:t>
      </w:r>
      <w:r w:rsidR="00BD5A33">
        <w:rPr>
          <w:noProof/>
          <w:lang w:eastAsia="zh-TW"/>
        </w:rPr>
        <w:lastRenderedPageBreak/>
        <w:t>(1986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24. </w:t>
      </w:r>
      <w:r>
        <w:rPr>
          <w:lang w:eastAsia="zh-TW"/>
        </w:rPr>
        <w:fldChar w:fldCharType="begin">
          <w:fldData xml:space="preserve">PEVuZE5vdGU+PENpdGUgQXV0aG9yWWVhcj0iMSI+PEF1dGhvcj5LdWJlbmE8L0F1dGhvcj48WWVh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</w:fldData>
        </w:fldChar>
      </w:r>
      <w:r w:rsidR="00BD5A33">
        <w:rPr>
          <w:lang w:eastAsia="zh-TW"/>
        </w:rPr>
        <w:instrText xml:space="preserve"> ADDIN EN.CITE </w:instrText>
      </w:r>
      <w:r w:rsidR="00BD5A33">
        <w:rPr>
          <w:lang w:eastAsia="zh-TW"/>
        </w:rPr>
        <w:fldChar w:fldCharType="begin">
          <w:fldData xml:space="preserve">PEVuZE5vdGU+PENpdGUgQXV0aG9yWWVhcj0iMSI+PEF1dGhvcj5LdWJlbmE8L0F1dGhvcj48WWVh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</w:fldData>
        </w:fldChar>
      </w:r>
      <w:r w:rsidR="00BD5A33">
        <w:rPr>
          <w:lang w:eastAsia="zh-TW"/>
        </w:rPr>
        <w:instrText xml:space="preserve"> ADDIN EN.CITE.DATA </w:instrText>
      </w:r>
      <w:r w:rsidR="00BD5A33">
        <w:rPr>
          <w:lang w:eastAsia="zh-TW"/>
        </w:rPr>
      </w:r>
      <w:r w:rsidR="00BD5A33">
        <w:rPr>
          <w:lang w:eastAsia="zh-TW"/>
        </w:rPr>
        <w:fldChar w:fldCharType="end"/>
      </w:r>
      <w:r>
        <w:rPr>
          <w:lang w:eastAsia="zh-TW"/>
        </w:rPr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Kubena et al. (1991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25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Kubena&lt;/Author&gt;&lt;Year&gt;1995&lt;/Year&gt;&lt;RecNum&gt;45&lt;/RecNum&gt;&lt;DisplayText&gt;Kubena et al. (1995a)&lt;/DisplayText&gt;&lt;record&gt;&lt;rec-number&gt;45&lt;/rec-number&gt;&lt;foreign-keys&gt;&lt;key app="EN" db-id="5ppstvsty25vwse2fr3595rixtd9ad5v0rax" timestamp="1557514659"&gt;45&lt;/key&gt;&lt;/foreign-keys&gt;&lt;ref-type name="Journal Article"&gt;17&lt;/ref-type&gt;&lt;contributors&gt;&lt;authors&gt;&lt;author&gt;Kubena, L. F.&lt;/author&gt;&lt;author&gt;Edrington, T. S.&lt;/author&gt;&lt;author&gt;Kamps-Holtzapple, C.&lt;/author&gt;&lt;author&gt;Harvey, R. B.&lt;/author&gt;&lt;author&gt;Elissalde, M. H.&lt;/author&gt;&lt;author&gt;Rottinghaus, G. E.&lt;/author&gt;&lt;/authors&gt;&lt;/contributors&gt;&lt;auth-address&gt;USDA, Agricultural Research Service, College Station, Texas 77845, USA.&lt;/auth-address&gt;&lt;titles&gt;&lt;title&gt;Effects of feeding fumonisin B1 present in Fusarium moniliforme culture material and aflatoxin singly and in combination to turkey poults&lt;/title&gt;&lt;secondary-title&gt;Poult Sci&lt;/secondary-title&gt;&lt;/titles&gt;&lt;periodical&gt;&lt;full-title&gt;Poult Sci&lt;/full-title&gt;&lt;/periodical&gt;&lt;pages&gt;1295-303&lt;/pages&gt;&lt;volume&gt;74&lt;/volume&gt;&lt;number&gt;8&lt;/number&gt;&lt;keywords&gt;&lt;keyword&gt;Aflatoxins/*toxicity&lt;/keyword&gt;&lt;keyword&gt;*Animal Feed&lt;/keyword&gt;&lt;keyword&gt;Animals&lt;/keyword&gt;&lt;keyword&gt;Body Weight/drug effects&lt;/keyword&gt;&lt;keyword&gt;Drug Interactions&lt;/keyword&gt;&lt;keyword&gt;Energy Metabolism/drug effects&lt;/keyword&gt;&lt;keyword&gt;Female&lt;/keyword&gt;&lt;keyword&gt;*Fumonisins&lt;/keyword&gt;&lt;keyword&gt;*Fusarium&lt;/keyword&gt;&lt;keyword&gt;Longevity/drug effects&lt;/keyword&gt;&lt;keyword&gt;Mycotoxins/*toxicity&lt;/keyword&gt;&lt;keyword&gt;*Turkeys&lt;/keyword&gt;&lt;/keywords&gt;&lt;dates&gt;&lt;year&gt;1995&lt;/year&gt;&lt;pub-dates&gt;&lt;date&gt;Aug&lt;/date&gt;&lt;/pub-dates&gt;&lt;/dates&gt;&lt;isbn&gt;0032-5791 (Print)&amp;#xD;0032-5791 (Linking)&lt;/isbn&gt;&lt;accession-num&gt;7479507&lt;/accession-num&gt;&lt;urls&gt;&lt;related-urls&gt;&lt;url&gt;&lt;style face="underline" font="default" size="100%"&gt;https://www.ncbi.nlm.nih.gov/pubmed/7479507&lt;/style&gt;&lt;/url&gt;&lt;/related-urls&gt;&lt;/urls&gt;&lt;electronic-resource-num&gt;10.3382/ps.0741295&lt;/electronic-resource-num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Kubena et al. (1995a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26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Kubena&lt;/Author&gt;&lt;Year&gt;1995&lt;/Year&gt;&lt;RecNum&gt;46&lt;/RecNum&gt;&lt;DisplayText&gt;Kubena et al. (1995b)&lt;/DisplayText&gt;&lt;record&gt;&lt;rec-number&gt;46&lt;/rec-number&gt;&lt;foreign-keys&gt;&lt;key app="EN" db-id="5ppstvsty25vwse2fr3595rixtd9ad5v0rax" timestamp="1557514659"&gt;46&lt;/key&gt;&lt;/foreign-keys&gt;&lt;ref-type name="Journal Article"&gt;17&lt;/ref-type&gt;&lt;contributors&gt;&lt;authors&gt;&lt;author&gt;Kubena, L. F.&lt;/author&gt;&lt;author&gt;Edrington, T. S.&lt;/author&gt;&lt;author&gt;Kamps-Holtzapple, C.&lt;/author&gt;&lt;author&gt;Harvey, R. B.&lt;/author&gt;&lt;author&gt;Elissalde, M. H.&lt;/author&gt;&lt;author&gt;Rottinghaus, G. E.&lt;/author&gt;&lt;/authors&gt;&lt;/contributors&gt;&lt;auth-address&gt;USDA, Agricultural Research Service, Food Animal Protection Research Laboratory, College Station, Texas 77845, USA.&lt;/auth-address&gt;&lt;titles&gt;&lt;title&gt;Influence of fumonisin B1, present in Fusarium moniliforme culture material, and T-2 toxin on turkey poults&lt;/title&gt;&lt;secondary-title&gt;Poult Sci&lt;/secondary-title&gt;&lt;/titles&gt;&lt;periodical&gt;&lt;full-title&gt;Poult Sci&lt;/full-title&gt;&lt;/periodical&gt;&lt;pages&gt;306-13&lt;/pages&gt;&lt;volume&gt;74&lt;/volume&gt;&lt;number&gt;2&lt;/number&gt;&lt;keywords&gt;&lt;keyword&gt;Animals&lt;/keyword&gt;&lt;keyword&gt;Aspartate Aminotransferases/blood&lt;/keyword&gt;&lt;keyword&gt;Female&lt;/keyword&gt;&lt;keyword&gt;*Fumonisins&lt;/keyword&gt;&lt;keyword&gt;L-Lactate Dehydrogenase/blood&lt;/keyword&gt;&lt;keyword&gt;Mouth Diseases/etiology/pathology/veterinary&lt;/keyword&gt;&lt;keyword&gt;Mycotoxins/administration &amp;amp; dosage/*poisoning&lt;/keyword&gt;&lt;keyword&gt;Organ Size/drug effects&lt;/keyword&gt;&lt;keyword&gt;T-2 Toxin/administration &amp;amp; dosage/*poisoning&lt;/keyword&gt;&lt;keyword&gt;*Turkeys/blood/metabolism/physiology&lt;/keyword&gt;&lt;keyword&gt;Weight Gain/*drug effects&lt;/keyword&gt;&lt;/keywords&gt;&lt;dates&gt;&lt;year&gt;1995&lt;/year&gt;&lt;pub-dates&gt;&lt;date&gt;Feb&lt;/date&gt;&lt;/pub-dates&gt;&lt;/dates&gt;&lt;isbn&gt;0032-5791 (Print)&amp;#xD;0032-5791 (Linking)&lt;/isbn&gt;&lt;accession-num&gt;7724453&lt;/accession-num&gt;&lt;urls&gt;&lt;related-urls&gt;&lt;url&gt;&lt;style face="underline" font="default" size="100%"&gt;https://www.ncbi.nlm.nih.gov/pubmed/7724453&lt;/style&gt;&lt;/url&gt;&lt;/related-urls&gt;&lt;/urls&gt;&lt;electronic-resource-num&gt;10.3382/ps.0740306&lt;/electronic-resource-num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Kubena et al. (1995b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27. </w:t>
      </w:r>
      <w:r>
        <w:rPr>
          <w:lang w:eastAsia="zh-TW"/>
        </w:rPr>
        <w:fldChar w:fldCharType="begin">
          <w:fldData xml:space="preserve">PEVuZE5vdGU+PENpdGUgQXV0aG9yWWVhcj0iMSI+PEF1dGhvcj5LdWJlbmE8L0F1dGhvcj48WWVh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</w:fldData>
        </w:fldChar>
      </w:r>
      <w:r w:rsidR="00BD5A33">
        <w:rPr>
          <w:lang w:eastAsia="zh-TW"/>
        </w:rPr>
        <w:instrText xml:space="preserve"> ADDIN EN.CITE </w:instrText>
      </w:r>
      <w:r w:rsidR="00BD5A33">
        <w:rPr>
          <w:lang w:eastAsia="zh-TW"/>
        </w:rPr>
        <w:fldChar w:fldCharType="begin">
          <w:fldData xml:space="preserve">PEVuZE5vdGU+PENpdGUgQXV0aG9yWWVhcj0iMSI+PEF1dGhvcj5LdWJlbmE8L0F1dGhvcj48WWVh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</w:fldData>
        </w:fldChar>
      </w:r>
      <w:r w:rsidR="00BD5A33">
        <w:rPr>
          <w:lang w:eastAsia="zh-TW"/>
        </w:rPr>
        <w:instrText xml:space="preserve"> ADDIN EN.CITE.DATA </w:instrText>
      </w:r>
      <w:r w:rsidR="00BD5A33">
        <w:rPr>
          <w:lang w:eastAsia="zh-TW"/>
        </w:rPr>
      </w:r>
      <w:r w:rsidR="00BD5A33">
        <w:rPr>
          <w:lang w:eastAsia="zh-TW"/>
        </w:rPr>
        <w:fldChar w:fldCharType="end"/>
      </w:r>
      <w:r>
        <w:rPr>
          <w:lang w:eastAsia="zh-TW"/>
        </w:rPr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Kubena et al. (1997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28. </w:t>
      </w:r>
      <w:r>
        <w:rPr>
          <w:lang w:eastAsia="zh-TW"/>
        </w:rPr>
        <w:fldChar w:fldCharType="begin">
          <w:fldData xml:space="preserve">PEVuZE5vdGU+PENpdGUgQXV0aG9yWWVhcj0iMSI+PEF1dGhvcj5MaTwvQXV0aG9yPjxZZWFyPjIw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</w:fldData>
        </w:fldChar>
      </w:r>
      <w:r w:rsidR="00BD5A33">
        <w:rPr>
          <w:lang w:eastAsia="zh-TW"/>
        </w:rPr>
        <w:instrText xml:space="preserve"> ADDIN EN.CITE </w:instrText>
      </w:r>
      <w:r w:rsidR="00BD5A33">
        <w:rPr>
          <w:lang w:eastAsia="zh-TW"/>
        </w:rPr>
        <w:fldChar w:fldCharType="begin">
          <w:fldData xml:space="preserve">PEVuZE5vdGU+PENpdGUgQXV0aG9yWWVhcj0iMSI+PEF1dGhvcj5MaTwvQXV0aG9yPjxZZWFyPjIw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</w:fldData>
        </w:fldChar>
      </w:r>
      <w:r w:rsidR="00BD5A33">
        <w:rPr>
          <w:lang w:eastAsia="zh-TW"/>
        </w:rPr>
        <w:instrText xml:space="preserve"> ADDIN EN.CITE.DATA </w:instrText>
      </w:r>
      <w:r w:rsidR="00BD5A33">
        <w:rPr>
          <w:lang w:eastAsia="zh-TW"/>
        </w:rPr>
      </w:r>
      <w:r w:rsidR="00BD5A33">
        <w:rPr>
          <w:lang w:eastAsia="zh-TW"/>
        </w:rPr>
        <w:fldChar w:fldCharType="end"/>
      </w:r>
      <w:r>
        <w:rPr>
          <w:lang w:eastAsia="zh-TW"/>
        </w:rPr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Y. C. Li et al. (2000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29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Lilburn&lt;/Author&gt;&lt;Year&gt;1993&lt;/Year&gt;&lt;RecNum&gt;52&lt;/RecNum&gt;&lt;DisplayText&gt;Lilburn and Nestor (1993)&lt;/DisplayText&gt;&lt;record&gt;&lt;rec-number&gt;52&lt;/rec-number&gt;&lt;foreign-keys&gt;&lt;key app="EN" db-id="5ppstvsty25vwse2fr3595rixtd9ad5v0rax" timestamp="1557514659"&gt;52&lt;/key&gt;&lt;/foreign-keys&gt;&lt;ref-type name="Journal Article"&gt;17&lt;/ref-type&gt;&lt;contributors&gt;&lt;authors&gt;&lt;author&gt;Lilburn, M. S.&lt;/author&gt;&lt;author&gt;Nestor, K. E.&lt;/author&gt;&lt;/authors&gt;&lt;/contributors&gt;&lt;auth-address&gt;Department of Poultry Science, Ohio State University, Wooster 44691.&lt;/auth-address&gt;&lt;titles&gt;&lt;title&gt;The relationship between various indices of carcass growth and development and reproduction in turkey hens&lt;/title&gt;&lt;secondary-title&gt;Poult Sci&lt;/secondary-title&gt;&lt;/titles&gt;&lt;periodical&gt;&lt;full-title&gt;Poult Sci&lt;/full-title&gt;&lt;/periodical&gt;&lt;pages&gt;2030-7&lt;/pages&gt;&lt;volume&gt;72&lt;/volume&gt;&lt;number&gt;11&lt;/number&gt;&lt;keywords&gt;&lt;keyword&gt;Animals&lt;/keyword&gt;&lt;keyword&gt;*Body Weight&lt;/keyword&gt;&lt;keyword&gt;Dietary Fats/administration &amp;amp; dosage&lt;/keyword&gt;&lt;keyword&gt;Female&lt;/keyword&gt;&lt;keyword&gt;Liver/growth &amp;amp; development&lt;/keyword&gt;&lt;keyword&gt;Organ Size&lt;/keyword&gt;&lt;keyword&gt;Oviducts/growth &amp;amp; development&lt;/keyword&gt;&lt;keyword&gt;*Oviposition&lt;/keyword&gt;&lt;keyword&gt;Proteins/analysis&lt;/keyword&gt;&lt;keyword&gt;Turkeys/classification/*growth &amp;amp; development/physiology&lt;/keyword&gt;&lt;/keywords&gt;&lt;dates&gt;&lt;year&gt;1993&lt;/year&gt;&lt;pub-dates&gt;&lt;date&gt;Nov&lt;/date&gt;&lt;/pub-dates&gt;&lt;/dates&gt;&lt;isbn&gt;0032-5791 (Print)&amp;#xD;0032-5791 (Linking)&lt;/isbn&gt;&lt;accession-num&gt;8265492&lt;/accession-num&gt;&lt;urls&gt;&lt;related-urls&gt;&lt;url&gt;&lt;style face="underline" font="default" size="100%"&gt;https://www.ncbi.nlm.nih.gov/pubmed/8265492&lt;/style&gt;&lt;/url&gt;&lt;/related-urls&gt;&lt;/urls&gt;&lt;electronic-resource-num&gt;10.3382/ps.0722030&lt;/electronic-resource-num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Lilburn and Nestor (1993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30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Marsden&lt;/Author&gt;&lt;Year&gt;1940&lt;/Year&gt;&lt;RecNum&gt;212&lt;/RecNum&gt;&lt;DisplayText&gt;Marsden (1940)&lt;/DisplayText&gt;&lt;record&gt;&lt;rec-number&gt;212&lt;/rec-number&gt;&lt;foreign-keys&gt;&lt;key app="EN" db-id="5ppstvsty25vwse2fr3595rixtd9ad5v0rax" timestamp="1558125886"&gt;212&lt;/key&gt;&lt;/foreign-keys&gt;&lt;ref-type name="Journal Article"&gt;17&lt;/ref-type&gt;&lt;contributors&gt;&lt;authors&gt;&lt;author&gt;Marsden, Stanley J&lt;/author&gt;&lt;/authors&gt;&lt;/contributors&gt;&lt;titles&gt;&lt;title&gt;Weights and measurements of parts and organs of turkeys&lt;/title&gt;&lt;secondary-title&gt;Poultry Science&lt;/secondary-title&gt;&lt;/titles&gt;&lt;periodical&gt;&lt;full-title&gt;Poultry Science&lt;/full-title&gt;&lt;/periodical&gt;&lt;pages&gt;23-28&lt;/pages&gt;&lt;volume&gt;19&lt;/volume&gt;&lt;number&gt;1&lt;/number&gt;&lt;dates&gt;&lt;year&gt;1940&lt;/year&gt;&lt;/dates&gt;&lt;isbn&gt;1525-3171&lt;/isbn&gt;&lt;urls&gt;&lt;/urls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Marsden (1940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31. </w:t>
      </w:r>
      <w:r>
        <w:rPr>
          <w:lang w:eastAsia="zh-TW"/>
        </w:rPr>
        <w:fldChar w:fldCharType="begin">
          <w:fldData xml:space="preserve">PEVuZE5vdGU+PENpdGUgQXV0aG9yWWVhcj0iMSI+PEF1dGhvcj5NY0tlbnppZTwvQXV0aG9yPjxZ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==
</w:fldData>
        </w:fldChar>
      </w:r>
      <w:r w:rsidR="00BD5A33">
        <w:rPr>
          <w:lang w:eastAsia="zh-TW"/>
        </w:rPr>
        <w:instrText xml:space="preserve"> ADDIN EN.CITE </w:instrText>
      </w:r>
      <w:r w:rsidR="00BD5A33">
        <w:rPr>
          <w:lang w:eastAsia="zh-TW"/>
        </w:rPr>
        <w:fldChar w:fldCharType="begin">
          <w:fldData xml:space="preserve">PEVuZE5vdGU+PENpdGUgQXV0aG9yWWVhcj0iMSI+PEF1dGhvcj5NY0tlbnppZTwvQXV0aG9yPjxZ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==
</w:fldData>
        </w:fldChar>
      </w:r>
      <w:r w:rsidR="00BD5A33">
        <w:rPr>
          <w:lang w:eastAsia="zh-TW"/>
        </w:rPr>
        <w:instrText xml:space="preserve"> ADDIN EN.CITE.DATA </w:instrText>
      </w:r>
      <w:r w:rsidR="00BD5A33">
        <w:rPr>
          <w:lang w:eastAsia="zh-TW"/>
        </w:rPr>
      </w:r>
      <w:r w:rsidR="00BD5A33">
        <w:rPr>
          <w:lang w:eastAsia="zh-TW"/>
        </w:rPr>
        <w:fldChar w:fldCharType="end"/>
      </w:r>
      <w:r>
        <w:rPr>
          <w:lang w:eastAsia="zh-TW"/>
        </w:rPr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McKenzie et al. (1998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32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Melnychuk&lt;/Author&gt;&lt;Year&gt;1997&lt;/Year&gt;&lt;RecNum&gt;56&lt;/RecNum&gt;&lt;DisplayText&gt;Melnychuk et al. (1997)&lt;/DisplayText&gt;&lt;record&gt;&lt;rec-number&gt;56&lt;/rec-number&gt;&lt;foreign-keys&gt;&lt;key app="EN" db-id="5ppstvsty25vwse2fr3595rixtd9ad5v0rax" timestamp="1557514659"&gt;56&lt;/key&gt;&lt;/foreign-keys&gt;&lt;ref-type name="Journal Article"&gt;17&lt;/ref-type&gt;&lt;contributors&gt;&lt;authors&gt;&lt;author&gt;Melnychuk, V. L.&lt;/author&gt;&lt;author&gt;Robinson, F. E.&lt;/author&gt;&lt;author&gt;Renema, R. A.&lt;/author&gt;&lt;author&gt;Hardin, R. T.&lt;/author&gt;&lt;author&gt;Emmerson, D. A.&lt;/author&gt;&lt;author&gt;Bagley, L. G.&lt;/author&gt;&lt;/authors&gt;&lt;/contributors&gt;&lt;auth-address&gt;Department of Agricultural, Food and Nutritional Science, University of Alberta, Edmonton, Canada.&lt;/auth-address&gt;&lt;titles&gt;&lt;title&gt;Carcass traits and reproductive development at the onset of lay in two lines of female turkeys&lt;/title&gt;&lt;secondary-title&gt;Poult Sci&lt;/secondary-title&gt;&lt;/titles&gt;&lt;periodical&gt;&lt;full-title&gt;Poult Sci&lt;/full-title&gt;&lt;/periodical&gt;&lt;pages&gt;1197-204&lt;/pages&gt;&lt;volume&gt;76&lt;/volume&gt;&lt;number&gt;9&lt;/number&gt;&lt;keywords&gt;&lt;keyword&gt;Animals&lt;/keyword&gt;&lt;keyword&gt;Body Composition/genetics/*physiology&lt;/keyword&gt;&lt;keyword&gt;Body Weight/genetics/physiology&lt;/keyword&gt;&lt;keyword&gt;Female&lt;/keyword&gt;&lt;keyword&gt;Male&lt;/keyword&gt;&lt;keyword&gt;Organ Size&lt;/keyword&gt;&lt;keyword&gt;Ovary/anatomy &amp;amp; histology/physiology&lt;/keyword&gt;&lt;keyword&gt;Oviducts/anatomy &amp;amp; histology/physiology&lt;/keyword&gt;&lt;keyword&gt;Oviposition/genetics/*physiology&lt;/keyword&gt;&lt;keyword&gt;Ovulation/physiology&lt;/keyword&gt;&lt;keyword&gt;Reproduction/genetics/*physiology&lt;/keyword&gt;&lt;keyword&gt;Sexual Maturation/genetics/*physiology&lt;/keyword&gt;&lt;keyword&gt;Turkeys/genetics/*physiology&lt;/keyword&gt;&lt;/keywords&gt;&lt;dates&gt;&lt;year&gt;1997&lt;/year&gt;&lt;pub-dates&gt;&lt;date&gt;Sep&lt;/date&gt;&lt;/pub-dates&gt;&lt;/dates&gt;&lt;isbn&gt;0032-5791 (Print)&amp;#xD;0032-5791 (Linking)&lt;/isbn&gt;&lt;accession-num&gt;9276880&lt;/accession-num&gt;&lt;urls&gt;&lt;related-urls&gt;&lt;url&gt;&lt;style face="underline" font="default" size="100%"&gt;https://www.ncbi.nlm.nih.gov/pubmed/9276880&lt;/style&gt;&lt;/url&gt;&lt;/related-urls&gt;&lt;/urls&gt;&lt;electronic-resource-num&gt;10.1093/ps/76.9.1197&lt;/electronic-resource-num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Melnychuk et al. (1997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33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Rozenboim&lt;/Author&gt;&lt;Year&gt;1990&lt;/Year&gt;&lt;RecNum&gt;197&lt;/RecNum&gt;&lt;DisplayText&gt;Rozenboim et al. (1990)&lt;/DisplayText&gt;&lt;record&gt;&lt;rec-number&gt;197&lt;/rec-number&gt;&lt;foreign-keys&gt;&lt;key app="EN" db-id="5ppstvsty25vwse2fr3595rixtd9ad5v0rax" timestamp="1558125344"&gt;197&lt;/key&gt;&lt;/foreign-keys&gt;&lt;ref-type name="Journal Article"&gt;17&lt;/ref-type&gt;&lt;contributors&gt;&lt;authors&gt;&lt;author&gt;Rozenboim, I.&lt;/author&gt;&lt;author&gt;Meltzer, A.&lt;/author&gt;&lt;author&gt;Robinzon, B.&lt;/author&gt;&lt;author&gt;Gahaly, S.&lt;/author&gt;&lt;author&gt;Arnon, E.&lt;/author&gt;&lt;author&gt;Snapir, N.&lt;/author&gt;&lt;/authors&gt;&lt;/contributors&gt;&lt;auth-address&gt;Department of Animal Science, Faculty of Agriculture, Hebrew University of Jerusalem, Rehovot, Israel.&lt;/auth-address&gt;&lt;titles&gt;&lt;title&gt;The effect of tamoxifen on sexual puberty of turkey toms and Muscovy drakes&lt;/title&gt;&lt;secondary-title&gt;Poult Sci&lt;/secondary-title&gt;&lt;/titles&gt;&lt;periodical&gt;&lt;full-title&gt;Poult Sci&lt;/full-title&gt;&lt;/periodical&gt;&lt;pages&gt;176-8&lt;/pages&gt;&lt;volume&gt;69&lt;/volume&gt;&lt;number&gt;1&lt;/number&gt;&lt;edition&gt;1990/01/01&lt;/edition&gt;&lt;keywords&gt;&lt;keyword&gt;Animals&lt;/keyword&gt;&lt;keyword&gt;Body Weight/drug effects&lt;/keyword&gt;&lt;keyword&gt;Bursa of Fabricius/drug effects&lt;/keyword&gt;&lt;keyword&gt;Ducks/*physiology&lt;/keyword&gt;&lt;keyword&gt;Genitalia, Male/drug effects&lt;/keyword&gt;&lt;keyword&gt;Liver/drug effects&lt;/keyword&gt;&lt;keyword&gt;Male&lt;/keyword&gt;&lt;keyword&gt;Organ Size/drug effects&lt;/keyword&gt;&lt;keyword&gt;Pituitary Gland, Anterior/drug effects&lt;/keyword&gt;&lt;keyword&gt;Sexual Maturation/*drug effects&lt;/keyword&gt;&lt;keyword&gt;Tamoxifen/*pharmacology&lt;/keyword&gt;&lt;keyword&gt;Turkeys/*physiology&lt;/keyword&gt;&lt;/keywords&gt;&lt;dates&gt;&lt;year&gt;1990&lt;/year&gt;&lt;pub-dates&gt;&lt;date&gt;Jan&lt;/date&gt;&lt;/pub-dates&gt;&lt;/dates&gt;&lt;isbn&gt;0032-5791 (Print)&amp;#xD;0032-5791 (Linking)&lt;/isbn&gt;&lt;accession-num&gt;2320529&lt;/accession-num&gt;&lt;urls&gt;&lt;related-urls&gt;&lt;url&gt;&lt;style face="underline" font="default" size="100%"&gt;https://www.ncbi.nlm.nih.gov/pubmed/2320529&lt;/style&gt;&lt;/url&gt;&lt;/related-urls&gt;&lt;/urls&gt;&lt;electronic-resource-num&gt;10.3382/ps.0690176&lt;/electronic-resource-num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Rozenboim et al. (1990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34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Moran&lt;/Author&gt;&lt;Year&gt;1967&lt;/Year&gt;&lt;RecNum&gt;58&lt;/RecNum&gt;&lt;DisplayText&gt;Moran and McGinnis (1967)&lt;/DisplayText&gt;&lt;record&gt;&lt;rec-number&gt;58&lt;/rec-number&gt;&lt;foreign-keys&gt;&lt;key app="EN" db-id="5ppstvsty25vwse2fr3595rixtd9ad5v0rax" timestamp="1557514659"&gt;58&lt;/key&gt;&lt;/foreign-keys&gt;&lt;ref-type name="Journal Article"&gt;17&lt;/ref-type&gt;&lt;contributors&gt;&lt;authors&gt;&lt;author&gt;Moran, E. T., Jr.&lt;/author&gt;&lt;author&gt;McGinnis, J.&lt;/author&gt;&lt;/authors&gt;&lt;/contributors&gt;&lt;titles&gt;&lt;title&gt;Pancreas and intestine weights of turkey poults fed corn and barley grain-based rations and the effect of oleandomycin and enzyme supplements&lt;/title&gt;&lt;secondary-title&gt;Poult Sci&lt;/secondary-title&gt;&lt;/titles&gt;&lt;periodical&gt;&lt;full-title&gt;Poult Sci&lt;/full-title&gt;&lt;/periodical&gt;&lt;pages&gt;1459-62&lt;/pages&gt;&lt;volume&gt;46&lt;/volume&gt;&lt;number&gt;6&lt;/number&gt;&lt;keywords&gt;&lt;keyword&gt;*Animal Feed&lt;/keyword&gt;&lt;keyword&gt;Animals&lt;/keyword&gt;&lt;keyword&gt;Edible Grain&lt;/keyword&gt;&lt;keyword&gt;Enzymes&lt;/keyword&gt;&lt;keyword&gt;*Intestines&lt;/keyword&gt;&lt;keyword&gt;Oleandomycin&lt;/keyword&gt;&lt;keyword&gt;Organ Size&lt;/keyword&gt;&lt;keyword&gt;*Pancreas&lt;/keyword&gt;&lt;keyword&gt;Turkeys/*growth &amp;amp; development&lt;/keyword&gt;&lt;keyword&gt;Zea mays&lt;/keyword&gt;&lt;/keywords&gt;&lt;dates&gt;&lt;year&gt;1967&lt;/year&gt;&lt;pub-dates&gt;&lt;date&gt;Nov&lt;/date&gt;&lt;/pub-dates&gt;&lt;/dates&gt;&lt;isbn&gt;0032-5791 (Print)&amp;#xD;0032-5791 (Linking)&lt;/isbn&gt;&lt;accession-num&gt;6081741&lt;/accession-num&gt;&lt;urls&gt;&lt;related-urls&gt;&lt;url&gt;&lt;style face="underline" font="default" size="100%"&gt;https://www.ncbi.nlm.nih.gov/pubmed/6081741&lt;/style&gt;&lt;/url&gt;&lt;/related-urls&gt;&lt;/urls&gt;&lt;electronic-resource-num&gt;10.3382/ps.0461459&lt;/electronic-resource-num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Moran and McGinnis (1967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35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Nestor&lt;/Author&gt;&lt;Year&gt;2005&lt;/Year&gt;&lt;RecNum&gt;60&lt;/RecNum&gt;&lt;DisplayText&gt;Nestor et al. (2005)&lt;/DisplayText&gt;&lt;record&gt;&lt;rec-number&gt;60&lt;/rec-number&gt;&lt;foreign-keys&gt;&lt;key app="EN" db-id="5ppstvsty25vwse2fr3595rixtd9ad5v0rax" timestamp="1557514659"&gt;60&lt;/key&gt;&lt;/foreign-keys&gt;&lt;ref-type name="Journal Article"&gt;17&lt;/ref-type&gt;&lt;contributors&gt;&lt;authors&gt;&lt;author&gt;Nestor, K. E.&lt;/author&gt;&lt;author&gt;Anderson, J. W.&lt;/author&gt;&lt;author&gt;Hartzler, D.&lt;/author&gt;&lt;author&gt;Velleman, S. G.&lt;/author&gt;&lt;/authors&gt;&lt;/contributors&gt;&lt;auth-address&gt;Department of Animal Sciences, Ohio Agricultural Research and Development Center, The Ohio State University, Wooster, Ohio 44691, USA. nestor.1@osu.edu&lt;/auth-address&gt;&lt;titles&gt;&lt;title&gt;Genetic variation in pure lines and crosses of large-bodied turkeys. 4. Body shape and carcass traits&lt;/title&gt;&lt;secondary-title&gt;Poult Sci&lt;/secondary-title&gt;&lt;/titles&gt;&lt;periodical&gt;&lt;full-title&gt;Poult Sci&lt;/full-title&gt;&lt;/periodical&gt;&lt;pages&gt;1825-34&lt;/pages&gt;&lt;volume&gt;84&lt;/volume&gt;&lt;number&gt;12&lt;/number&gt;&lt;keywords&gt;&lt;keyword&gt;Animals&lt;/keyword&gt;&lt;keyword&gt;Body Size/*genetics&lt;/keyword&gt;&lt;keyword&gt;Crosses, Genetic&lt;/keyword&gt;&lt;keyword&gt;Female&lt;/keyword&gt;&lt;keyword&gt;*Genetic Variation&lt;/keyword&gt;&lt;keyword&gt;Hindlimb/physiology&lt;/keyword&gt;&lt;keyword&gt;Male&lt;/keyword&gt;&lt;keyword&gt;Phenotype&lt;/keyword&gt;&lt;keyword&gt;Sex Characteristics&lt;/keyword&gt;&lt;keyword&gt;Turkeys/*anatomy &amp;amp; histology/*genetics&lt;/keyword&gt;&lt;/keywords&gt;&lt;dates&gt;&lt;year&gt;2005&lt;/year&gt;&lt;pub-dates&gt;&lt;date&gt;Dec&lt;/date&gt;&lt;/pub-dates&gt;&lt;/dates&gt;&lt;isbn&gt;0032-5791 (Print)&amp;#xD;0032-5791 (Linking)&lt;/isbn&gt;&lt;accession-num&gt;16479937&lt;/accession-num&gt;&lt;urls&gt;&lt;related-urls&gt;&lt;url&gt;&lt;style face="underline" font="default" size="100%"&gt;https://www.ncbi.nlm.nih.gov/pubmed/16479937&lt;/style&gt;&lt;/url&gt;&lt;/related-urls&gt;&lt;/urls&gt;&lt;electronic-resource-num&gt;10.1093/ps/84.12.1825&lt;/electronic-resource-num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Nestor et al. (2005)</w:t>
      </w:r>
      <w:r>
        <w:rPr>
          <w:lang w:eastAsia="zh-TW"/>
        </w:rPr>
        <w:fldChar w:fldCharType="end"/>
      </w:r>
      <w:r w:rsidRPr="00505F56">
        <w:rPr>
          <w:lang w:eastAsia="zh-TW"/>
        </w:rPr>
        <w:t>, 36</w:t>
      </w:r>
      <w:r w:rsidR="00BF1156">
        <w:rPr>
          <w:lang w:eastAsia="zh-TW"/>
        </w:rPr>
        <w:t xml:space="preserve">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Pierpont&lt;/Author&gt;&lt;Year&gt;1985&lt;/Year&gt;&lt;RecNum&gt;198&lt;/RecNum&gt;&lt;DisplayText&gt;Pierpont et al. (1985)&lt;/DisplayText&gt;&lt;record&gt;&lt;rec-number&gt;198&lt;/rec-number&gt;&lt;foreign-keys&gt;&lt;key app="EN" db-id="5ppstvsty25vwse2fr3595rixtd9ad5v0rax" timestamp="1558125638"&gt;198&lt;/key&gt;&lt;/foreign-keys&gt;&lt;ref-type name="Journal Article"&gt;17&lt;/ref-type&gt;&lt;contributors&gt;&lt;authors&gt;&lt;author&gt;Pierpont, M. E.&lt;/author&gt;&lt;author&gt;Judd, D.&lt;/author&gt;&lt;author&gt;Borgwardt, B.&lt;/author&gt;&lt;author&gt;Noren, G. R.&lt;/author&gt;&lt;author&gt;Staley, N. A.&lt;/author&gt;&lt;author&gt;Einzig, S.&lt;/author&gt;&lt;/authors&gt;&lt;/contributors&gt;&lt;titles&gt;&lt;title&gt;Carnitine alterations in spontaneous and drug-induced turkey congestive cardiomyopathy&lt;/title&gt;&lt;secondary-title&gt;Pediatr Res&lt;/secondary-title&gt;&lt;/titles&gt;&lt;periodical&gt;&lt;full-title&gt;Pediatr Res&lt;/full-title&gt;&lt;/periodical&gt;&lt;pages&gt;415-20&lt;/pages&gt;&lt;volume&gt;19&lt;/volume&gt;&lt;number&gt;5&lt;/number&gt;&lt;edition&gt;1985/05/01&lt;/edition&gt;&lt;keywords&gt;&lt;keyword&gt;Animals&lt;/keyword&gt;&lt;keyword&gt;Cardiomyopathy, Dilated/chemically induced/*metabolism/veterinary&lt;/keyword&gt;&lt;keyword&gt;Carnitine/blood/*metabolism&lt;/keyword&gt;&lt;keyword&gt;Furazolidone/toxicity&lt;/keyword&gt;&lt;keyword&gt;Heart Failure/*metabolism&lt;/keyword&gt;&lt;keyword&gt;Hemodynamics&lt;/keyword&gt;&lt;keyword&gt;Liver/metabolism&lt;/keyword&gt;&lt;keyword&gt;Myocardium/metabolism&lt;/keyword&gt;&lt;keyword&gt;Poultry Diseases/chemically induced/metabolism&lt;/keyword&gt;&lt;keyword&gt;Tissue Distribution&lt;/keyword&gt;&lt;keyword&gt;Turkeys&lt;/keyword&gt;&lt;/keywords&gt;&lt;dates&gt;&lt;year&gt;1985&lt;/year&gt;&lt;pub-dates&gt;&lt;date&gt;May&lt;/date&gt;&lt;/pub-dates&gt;&lt;/dates&gt;&lt;isbn&gt;0031-3998 (Print)&amp;#xD;0031-3998 (Linking)&lt;/isbn&gt;&lt;accession-num&gt;4000766&lt;/accession-num&gt;&lt;urls&gt;&lt;related-urls&gt;&lt;url&gt;&lt;style face="underline" font="default" size="100%"&gt;https://www.ncbi.nlm.nih.gov/pubmed/4000766&lt;/style&gt;&lt;/url&gt;&lt;/related-urls&gt;&lt;/urls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Pierpont et al. (1985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37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Rauber&lt;/Author&gt;&lt;Year&gt;2007&lt;/Year&gt;&lt;RecNum&gt;67&lt;/RecNum&gt;&lt;DisplayText&gt;Rauber, Dilkin, Giacomini, Araujo de Almeida, and Mallmann (2007)&lt;/DisplayText&gt;&lt;record&gt;&lt;rec-number&gt;67&lt;/rec-number&gt;&lt;foreign-keys&gt;&lt;key app="EN" db-id="5ppstvsty25vwse2fr3595rixtd9ad5v0rax" timestamp="1557514659"&gt;67&lt;/key&gt;&lt;/foreign-keys&gt;&lt;ref-type name="Journal Article"&gt;17&lt;/ref-type&gt;&lt;contributors&gt;&lt;authors&gt;&lt;author&gt;Rauber, R. H.&lt;/author&gt;&lt;author&gt;Dilkin, P.&lt;/author&gt;&lt;author&gt;Giacomini, L. Z.&lt;/author&gt;&lt;author&gt;Araujo de Almeida, C. A.&lt;/author&gt;&lt;author&gt;Mallmann, C. A.&lt;/author&gt;&lt;/authors&gt;&lt;/contributors&gt;&lt;auth-address&gt;Laboratory of Micotoxicological Analysis, Department of Preventive Veterinary Medicine, Federal University of Santa Maria, 97.105-900, Brazil.&lt;/auth-address&gt;&lt;titles&gt;&lt;title&gt;Performance of turkey poults fed different doses of aflatoxins in the diet&lt;/title&gt;&lt;secondary-title&gt;Poult Sci&lt;/secondary-title&gt;&lt;/titles&gt;&lt;periodical&gt;&lt;full-title&gt;Poult Sci&lt;/full-title&gt;&lt;/periodical&gt;&lt;pages&gt;1620-4&lt;/pages&gt;&lt;volume&gt;86&lt;/volume&gt;&lt;number&gt;8&lt;/number&gt;&lt;keywords&gt;&lt;keyword&gt;Aflatoxins/*administration &amp;amp; dosage/poisoning/*toxicity&lt;/keyword&gt;&lt;keyword&gt;Animal Feed&lt;/keyword&gt;&lt;keyword&gt;Animals&lt;/keyword&gt;&lt;keyword&gt;Body Weight/drug effects&lt;/keyword&gt;&lt;keyword&gt;Diet/*veterinary&lt;/keyword&gt;&lt;keyword&gt;Dose-Response Relationship, Drug&lt;/keyword&gt;&lt;keyword&gt;Male&lt;/keyword&gt;&lt;keyword&gt;Poultry Diseases/*chemically induced&lt;/keyword&gt;&lt;keyword&gt;Turkeys/*growth &amp;amp; development&lt;/keyword&gt;&lt;/keywords&gt;&lt;dates&gt;&lt;year&gt;2007&lt;/year&gt;&lt;pub-dates&gt;&lt;date&gt;Aug&lt;/date&gt;&lt;/pub-dates&gt;&lt;/dates&gt;&lt;isbn&gt;0032-5791 (Print)&amp;#xD;0032-5791 (Linking)&lt;/isbn&gt;&lt;accession-num&gt;17626804&lt;/accession-num&gt;&lt;urls&gt;&lt;related-urls&gt;&lt;url&gt;&lt;style face="underline" font="default" size="100%"&gt;https://www.ncbi.nlm.nih.gov/pubmed/17626804&lt;/style&gt;&lt;/url&gt;&lt;/related-urls&gt;&lt;/urls&gt;&lt;electronic-resource-num&gt;10.1093/ps/86.8.1620&lt;/electronic-resource-num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Rauber, Dilkin, Giacomini, Araujo de Almeida, and Mallmann (2007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38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Renema&lt;/Author&gt;&lt;Year&gt;1995&lt;/Year&gt;&lt;RecNum&gt;69&lt;/RecNum&gt;&lt;DisplayText&gt;Renema et al. (1995)&lt;/DisplayText&gt;&lt;record&gt;&lt;rec-number&gt;69&lt;/rec-number&gt;&lt;foreign-keys&gt;&lt;key app="EN" db-id="5ppstvsty25vwse2fr3595rixtd9ad5v0rax" timestamp="1557514659"&gt;69&lt;/key&gt;&lt;/foreign-keys&gt;&lt;ref-type name="Journal Article"&gt;17&lt;/ref-type&gt;&lt;contributors&gt;&lt;authors&gt;&lt;author&gt;Renema, R. A.&lt;/author&gt;&lt;author&gt;Robinson, F. E.&lt;/author&gt;&lt;author&gt;Melnychuk, V. L.&lt;/author&gt;&lt;author&gt;Hardin, R. T.&lt;/author&gt;&lt;author&gt;Bagley, L. G.&lt;/author&gt;&lt;author&gt;Emmerson, D. A.&lt;/author&gt;&lt;author&gt;Blackman, J. R.&lt;/author&gt;&lt;/authors&gt;&lt;/contributors&gt;&lt;auth-address&gt;Department of Animal Science, University of Alberta, Edmonton, Canada.&lt;/auth-address&gt;&lt;titles&gt;&lt;title&gt;The use of feed restriction for improving reproductive traits in male-line white turkey hens. 2. Ovary morphology and laying traits&lt;/title&gt;&lt;secondary-title&gt;Poult Sci&lt;/secondary-title&gt;&lt;/titles&gt;&lt;periodical&gt;&lt;full-title&gt;Poult Sci&lt;/full-title&gt;&lt;/periodical&gt;&lt;pages&gt;102-20&lt;/pages&gt;&lt;volume&gt;74&lt;/volume&gt;&lt;number&gt;1&lt;/number&gt;&lt;keywords&gt;&lt;keyword&gt;Animals&lt;/keyword&gt;&lt;keyword&gt;Body Weight&lt;/keyword&gt;&lt;keyword&gt;*Eggs&lt;/keyword&gt;&lt;keyword&gt;Female&lt;/keyword&gt;&lt;keyword&gt;Food Deprivation/*physiology&lt;/keyword&gt;&lt;keyword&gt;Ovary/*anatomy &amp;amp; histology&lt;/keyword&gt;&lt;keyword&gt;Reproduction/*physiology&lt;/keyword&gt;&lt;keyword&gt;Turkeys/*physiology&lt;/keyword&gt;&lt;/keywords&gt;&lt;dates&gt;&lt;year&gt;1995&lt;/year&gt;&lt;pub-dates&gt;&lt;date&gt;Jan&lt;/date&gt;&lt;/pub-dates&gt;&lt;/dates&gt;&lt;isbn&gt;0032-5791 (Print)&amp;#xD;0032-5791 (Linking)&lt;/isbn&gt;&lt;accession-num&gt;7899198&lt;/accession-num&gt;&lt;urls&gt;&lt;related-urls&gt;&lt;url&gt;&lt;style face="underline" font="default" size="100%"&gt;https://www.ncbi.nlm.nih.gov/pubmed/7899198&lt;/style&gt;&lt;/url&gt;&lt;/related-urls&gt;&lt;/urls&gt;&lt;electronic-resource-num&gt;10.3382/ps.0740102&lt;/electronic-resource-num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Renema et al. (1995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39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Richards&lt;/Author&gt;&lt;Year&gt;1987&lt;/Year&gt;&lt;RecNum&gt;71&lt;/RecNum&gt;&lt;DisplayText&gt;Richards, Rosebrough, and Steele (1987)&lt;/DisplayText&gt;&lt;record&gt;&lt;rec-number&gt;71&lt;/rec-number&gt;&lt;foreign-keys&gt;&lt;key app="EN" db-id="5ppstvsty25vwse2fr3595rixtd9ad5v0rax" timestamp="1557514659"&gt;71&lt;/key&gt;&lt;/foreign-keys&gt;&lt;ref-type name="Journal Article"&gt;17&lt;/ref-type&gt;&lt;contributors&gt;&lt;authors&gt;&lt;author&gt;Richards, M. P.&lt;/author&gt;&lt;author&gt;Rosebrough, R. W.&lt;/author&gt;&lt;author&gt;Steele, N. C.&lt;/author&gt;&lt;/authors&gt;&lt;/contributors&gt;&lt;titles&gt;&lt;title&gt;Effects of starvation and refeeding on tissue zinc, copper and iron in turkey poults&lt;/title&gt;&lt;secondary-title&gt;J Nutr&lt;/secondary-title&gt;&lt;/titles&gt;&lt;periodical&gt;&lt;full-title&gt;J Nutr&lt;/full-title&gt;&lt;/periodical&gt;&lt;pages&gt;481-9&lt;/pages&gt;&lt;volume&gt;117&lt;/volume&gt;&lt;number&gt;3&lt;/number&gt;&lt;keywords&gt;&lt;keyword&gt;*Animal Nutritional Physiological Phenomena&lt;/keyword&gt;&lt;keyword&gt;Animals&lt;/keyword&gt;&lt;keyword&gt;Body Weight&lt;/keyword&gt;&lt;keyword&gt;Copper/blood/*metabolism&lt;/keyword&gt;&lt;keyword&gt;Cytosol/metabolism&lt;/keyword&gt;&lt;keyword&gt;Female&lt;/keyword&gt;&lt;keyword&gt;Food&lt;/keyword&gt;&lt;keyword&gt;Iron/blood/*metabolism&lt;/keyword&gt;&lt;keyword&gt;Male&lt;/keyword&gt;&lt;keyword&gt;Metallothionein/metabolism&lt;/keyword&gt;&lt;keyword&gt;Organ Size&lt;/keyword&gt;&lt;keyword&gt;Poultry Diseases/metabolism&lt;/keyword&gt;&lt;keyword&gt;Starvation/veterinary&lt;/keyword&gt;&lt;keyword&gt;Tissue Distribution&lt;/keyword&gt;&lt;keyword&gt;Turkeys/blood/*metabolism&lt;/keyword&gt;&lt;keyword&gt;Zinc/blood/*metabolism&lt;/keyword&gt;&lt;/keywords&gt;&lt;dates&gt;&lt;year&gt;1987&lt;/year&gt;&lt;pub-dates&gt;&lt;date&gt;Mar&lt;/date&gt;&lt;/pub-dates&gt;&lt;/dates&gt;&lt;isbn&gt;0022-3166 (Print)&amp;#xD;0022-3166 (Linking)&lt;/isbn&gt;&lt;accession-num&gt;3572561&lt;/accession-num&gt;&lt;urls&gt;&lt;related-urls&gt;&lt;url&gt;&lt;style face="underline" font="default" size="100%"&gt;https://www.ncbi.nlm.nih.gov/pubmed/3572561&lt;/style&gt;&lt;/url&gt;&lt;/related-urls&gt;&lt;/urls&gt;&lt;electronic-resource-num&gt;10.1093/jn/117.3.481&lt;/electronic-resource-num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Richards, Rosebrough, and Steele (1987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40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Rosebrough&lt;/Author&gt;&lt;Year&gt;1981&lt;/Year&gt;&lt;RecNum&gt;73&lt;/RecNum&gt;&lt;DisplayText&gt;Rosebrough et al. (1981)&lt;/DisplayText&gt;&lt;record&gt;&lt;rec-number&gt;73&lt;/rec-number&gt;&lt;foreign-keys&gt;&lt;key app="EN" db-id="5ppstvsty25vwse2fr3595rixtd9ad5v0rax" timestamp="1557514659"&gt;73&lt;/key&gt;&lt;/foreign-keys&gt;&lt;ref-type name="Journal Article"&gt;17&lt;/ref-type&gt;&lt;contributors&gt;&lt;authors&gt;&lt;author&gt;Rosebrough, R. W.&lt;/author&gt;&lt;author&gt;Steele, N. C.&lt;/author&gt;&lt;author&gt;Frobish, L. T.&lt;/author&gt;&lt;author&gt;Weinland, B.&lt;/author&gt;&lt;/authors&gt;&lt;/contributors&gt;&lt;titles&gt;&lt;title&gt;Effects of dietary fat on feed efficiency, reproductive performance, and in vitro lipogenesis by the turkey hen&lt;/title&gt;&lt;secondary-title&gt;Poult Sci&lt;/secondary-title&gt;&lt;/titles&gt;&lt;periodical&gt;&lt;full-title&gt;Poult Sci&lt;/full-title&gt;&lt;/periodical&gt;&lt;pages&gt;1931-8&lt;/pages&gt;&lt;volume&gt;60&lt;/volume&gt;&lt;number&gt;8&lt;/number&gt;&lt;keywords&gt;&lt;keyword&gt;Animal Feed&lt;/keyword&gt;&lt;keyword&gt;Animals&lt;/keyword&gt;&lt;keyword&gt;Body Weight/drug effects&lt;/keyword&gt;&lt;keyword&gt;Coenzyme A/metabolism&lt;/keyword&gt;&lt;keyword&gt;Dietary Fats/*pharmacology&lt;/keyword&gt;&lt;keyword&gt;Energy Metabolism&lt;/keyword&gt;&lt;keyword&gt;Fatty Acid Synthases/metabolism&lt;/keyword&gt;&lt;keyword&gt;Female&lt;/keyword&gt;&lt;keyword&gt;Lipids/*biosynthesis&lt;/keyword&gt;&lt;keyword&gt;Liver/metabolism&lt;/keyword&gt;&lt;keyword&gt;Reproduction/*drug effects&lt;/keyword&gt;&lt;keyword&gt;Turkeys/*metabolism&lt;/keyword&gt;&lt;/keywords&gt;&lt;dates&gt;&lt;year&gt;1981&lt;/year&gt;&lt;pub-dates&gt;&lt;date&gt;Aug&lt;/date&gt;&lt;/pub-dates&gt;&lt;/dates&gt;&lt;isbn&gt;0032-5791 (Print)&amp;#xD;0032-5791 (Linking)&lt;/isbn&gt;&lt;accession-num&gt;7322987&lt;/accession-num&gt;&lt;urls&gt;&lt;related-urls&gt;&lt;url&gt;&lt;style face="underline" font="default" size="100%"&gt;https://www.ncbi.nlm.nih.gov/pubmed/7322987&lt;/style&gt;&lt;/url&gt;&lt;/related-urls&gt;&lt;/urls&gt;&lt;electronic-resource-num&gt;10.3382/ps.0601931&lt;/electronic-resource-num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Rosebrough et al. (1981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41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Shapiro&lt;/Author&gt;&lt;Year&gt;1998&lt;/Year&gt;&lt;RecNum&gt;75&lt;/RecNum&gt;&lt;DisplayText&gt;Shapiro et al. (1998)&lt;/DisplayText&gt;&lt;record&gt;&lt;rec-number&gt;75&lt;/rec-number&gt;&lt;foreign-keys&gt;&lt;key app="EN" db-id="5ppstvsty25vwse2fr3595rixtd9ad5v0rax" timestamp="1557514659"&gt;75&lt;/key&gt;&lt;/foreign-keys&gt;&lt;ref-type name="Journal Article"&gt;17&lt;/ref-type&gt;&lt;contributors&gt;&lt;authors&gt;&lt;author&gt;Shapiro, F.&lt;/author&gt;&lt;author&gt;Nir, I.&lt;/author&gt;&lt;author&gt;Heller, D.&lt;/author&gt;&lt;/authors&gt;&lt;/contributors&gt;&lt;auth-address&gt;The Hebrew University of Jerusalem, Faculty of Agriculture, Department of Animal Science, Rehovot, Israel.&lt;/auth-address&gt;&lt;titles&gt;&lt;title&gt;Stunting syndrome in broilers: effect of stunting syndrome inoculum obtained from stunting syndrome affected broilers, on broilers, leghorns and turkey poults&lt;/title&gt;&lt;secondary-title&gt;Poult Sci&lt;/secondary-title&gt;&lt;/titles&gt;&lt;periodical&gt;&lt;full-title&gt;Poult Sci&lt;/full-title&gt;&lt;/periodical&gt;&lt;pages&gt;230-6&lt;/pages&gt;&lt;volume&gt;77&lt;/volume&gt;&lt;number&gt;2&lt;/number&gt;&lt;keywords&gt;&lt;keyword&gt;Animals&lt;/keyword&gt;&lt;keyword&gt;*Chickens&lt;/keyword&gt;&lt;keyword&gt;Cohort Studies&lt;/keyword&gt;&lt;keyword&gt;Gastrointestinal Contents/*chemistry/enzymology/microbiology&lt;/keyword&gt;&lt;keyword&gt;Growth Disorders/physiopathology/prevention &amp;amp; control/*veterinary&lt;/keyword&gt;&lt;keyword&gt;Hydrogen-Ion Concentration&lt;/keyword&gt;&lt;keyword&gt;Immunity, Innate&lt;/keyword&gt;&lt;keyword&gt;Male&lt;/keyword&gt;&lt;keyword&gt;Organ Size/physiology&lt;/keyword&gt;&lt;keyword&gt;Poultry Diseases/immunology/*physiopathology/prevention &amp;amp; control&lt;/keyword&gt;&lt;keyword&gt;Time Factors&lt;/keyword&gt;&lt;keyword&gt;*Turkeys&lt;/keyword&gt;&lt;/keywords&gt;&lt;dates&gt;&lt;year&gt;1998&lt;/year&gt;&lt;pub-dates&gt;&lt;date&gt;Feb&lt;/date&gt;&lt;/pub-dates&gt;&lt;/dates&gt;&lt;isbn&gt;0032-5791 (Print)&amp;#xD;0032-5791 (Linking)&lt;/isbn&gt;&lt;accession-num&gt;9495486&lt;/accession-num&gt;&lt;urls&gt;&lt;related-urls&gt;&lt;url&gt;&lt;style face="underline" font="default" size="100%"&gt;https://www.ncbi.nlm.nih.gov/pubmed/9495486&lt;/style&gt;&lt;/url&gt;&lt;/related-urls&gt;&lt;/urls&gt;&lt;electronic-resource-num&gt;10.1093/ps/77.2.230&lt;/electronic-resource-num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Shapiro et al. (1998)</w:t>
      </w:r>
      <w:r>
        <w:rPr>
          <w:lang w:eastAsia="zh-TW"/>
        </w:rPr>
        <w:fldChar w:fldCharType="end"/>
      </w:r>
      <w:r w:rsidRPr="00505F56">
        <w:rPr>
          <w:lang w:eastAsia="zh-TW"/>
        </w:rPr>
        <w:t>, 42.</w:t>
      </w:r>
      <w:r>
        <w:rPr>
          <w:lang w:eastAsia="zh-TW"/>
        </w:rPr>
        <w:fldChar w:fldCharType="begin">
          <w:fldData xml:space="preserve">PEVuZE5vdGU+PENpdGUgQXV0aG9yWWVhcj0iMSI+PEF1dGhvcj5UaWxsZXk8L0F1dGhvcj48WWVh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</w:fldData>
        </w:fldChar>
      </w:r>
      <w:r w:rsidR="00BD5A33">
        <w:rPr>
          <w:lang w:eastAsia="zh-TW"/>
        </w:rPr>
        <w:instrText xml:space="preserve"> ADDIN EN.CITE </w:instrText>
      </w:r>
      <w:r w:rsidR="00BD5A33">
        <w:rPr>
          <w:lang w:eastAsia="zh-TW"/>
        </w:rPr>
        <w:fldChar w:fldCharType="begin">
          <w:fldData xml:space="preserve">PEVuZE5vdGU+PENpdGUgQXV0aG9yWWVhcj0iMSI+PEF1dGhvcj5UaWxsZXk8L0F1dGhvcj48WWVh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</w:fldData>
        </w:fldChar>
      </w:r>
      <w:r w:rsidR="00BD5A33">
        <w:rPr>
          <w:lang w:eastAsia="zh-TW"/>
        </w:rPr>
        <w:instrText xml:space="preserve"> ADDIN EN.CITE.DATA </w:instrText>
      </w:r>
      <w:r w:rsidR="00BD5A33">
        <w:rPr>
          <w:lang w:eastAsia="zh-TW"/>
        </w:rPr>
      </w:r>
      <w:r w:rsidR="00BD5A33">
        <w:rPr>
          <w:lang w:eastAsia="zh-TW"/>
        </w:rPr>
        <w:fldChar w:fldCharType="end"/>
      </w:r>
      <w:r>
        <w:rPr>
          <w:lang w:eastAsia="zh-TW"/>
        </w:rPr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Tilley et al. (2017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43. </w:t>
      </w:r>
      <w:r>
        <w:rPr>
          <w:noProof/>
          <w:lang w:eastAsia="zh-TW"/>
        </w:rPr>
        <w:fldChar w:fldCharType="begin"/>
      </w:r>
      <w:r w:rsidR="00BD5A33">
        <w:rPr>
          <w:noProof/>
          <w:lang w:eastAsia="zh-TW"/>
        </w:rPr>
        <w:instrText xml:space="preserve"> ADDIN EN.CITE &lt;EndNote&gt;&lt;Cite AuthorYear="1"&gt;&lt;Author&gt;Wu&lt;/Author&gt;&lt;Year&gt;1994&lt;/Year&gt;&lt;RecNum&gt;84&lt;/RecNum&gt;&lt;DisplayText&gt;Wu, Jerome, and Nagaraj (1994)&lt;/DisplayText&gt;&lt;record&gt;&lt;rec-number&gt;84&lt;/rec-number&gt;&lt;foreign-keys&gt;&lt;key app="EN" db-id="5ppstvsty25vwse2fr3595rixtd9ad5v0rax" timestamp="1557514659"&gt;84&lt;/key&gt;&lt;/foreign-keys&gt;&lt;ref-type name="Journal Article"&gt;17&lt;/ref-type&gt;&lt;contributors&gt;&lt;authors&gt;&lt;author&gt;Wu, W.&lt;/author&gt;&lt;author&gt;Jerome, D.&lt;/author&gt;&lt;author&gt;Nagaraj, R.&lt;/author&gt;&lt;/authors&gt;&lt;/contributors&gt;&lt;auth-address&gt;Department of Poultry Science, University of Wisconsin, Madison 53706.&lt;/auth-address&gt;&lt;titles&gt;&lt;title&gt;Increased redness in turkey breast muscle induced by fusarial culture materials&lt;/title&gt;&lt;secondary-title&gt;Poult Sci&lt;/secondary-title&gt;&lt;/titles&gt;&lt;periodical&gt;&lt;full-title&gt;Poult Sci&lt;/full-title&gt;&lt;/periodical&gt;&lt;pages&gt;331-5&lt;/pages&gt;&lt;volume&gt;73&lt;/volume&gt;&lt;number&gt;2&lt;/number&gt;&lt;keywords&gt;&lt;keyword&gt;Animal Feed&lt;/keyword&gt;&lt;keyword&gt;Animals&lt;/keyword&gt;&lt;keyword&gt;Color/standards&lt;/keyword&gt;&lt;keyword&gt;*Food Microbiology&lt;/keyword&gt;&lt;keyword&gt;*Fusarium&lt;/keyword&gt;&lt;keyword&gt;Male&lt;/keyword&gt;&lt;keyword&gt;Meat/*standards&lt;/keyword&gt;&lt;keyword&gt;Turkeys/*microbiology&lt;/keyword&gt;&lt;keyword&gt;Zea mays/microbiology&lt;/keyword&gt;&lt;/keywords&gt;&lt;dates&gt;&lt;year&gt;1994&lt;/year&gt;&lt;pub-dates&gt;&lt;date&gt;Feb&lt;/date&gt;&lt;/pub-dates&gt;&lt;/dates&gt;&lt;isbn&gt;0032-5791 (Print)&amp;#xD;0032-5791 (Linking)&lt;/isbn&gt;&lt;accession-num&gt;8146080&lt;/accession-num&gt;&lt;urls&gt;&lt;related-urls&gt;&lt;url&gt;&lt;style face="underline" font="default" size="100%"&gt;https://www.ncbi.nlm.nih.gov/pubmed/8146080&lt;/style&gt;&lt;/url&gt;&lt;/related-urls&gt;&lt;/urls&gt;&lt;electronic-resource-num&gt;10.3382/ps.0730331&lt;/electronic-resource-num&gt;&lt;/record&gt;&lt;/Cite&gt;&lt;/EndNote&gt;</w:instrText>
      </w:r>
      <w:r>
        <w:rPr>
          <w:noProof/>
          <w:lang w:eastAsia="zh-TW"/>
        </w:rPr>
        <w:fldChar w:fldCharType="separate"/>
      </w:r>
      <w:r w:rsidR="00BD5A33">
        <w:rPr>
          <w:noProof/>
          <w:lang w:eastAsia="zh-TW"/>
        </w:rPr>
        <w:t>Wu, Jerome, and Nagaraj (1994)</w:t>
      </w:r>
      <w:r>
        <w:rPr>
          <w:noProof/>
          <w:lang w:eastAsia="zh-TW"/>
        </w:rPr>
        <w:fldChar w:fldCharType="end"/>
      </w:r>
      <w:r w:rsidRPr="00505F56">
        <w:rPr>
          <w:lang w:eastAsia="zh-TW"/>
        </w:rPr>
        <w:t xml:space="preserve">, 44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Yahav&lt;/Author&gt;&lt;Year&gt;2000&lt;/Year&gt;&lt;RecNum&gt;85&lt;/RecNum&gt;&lt;DisplayText&gt;Yahav et al. (2000)&lt;/DisplayText&gt;&lt;record&gt;&lt;rec-number&gt;85&lt;/rec-number&gt;&lt;foreign-keys&gt;&lt;key app="EN" db-id="5ppstvsty25vwse2fr3595rixtd9ad5v0rax" timestamp="1557514659"&gt;85&lt;/key&gt;&lt;/foreign-keys&gt;&lt;ref-type name="Journal Article"&gt;17&lt;/ref-type&gt;&lt;contributors&gt;&lt;authors&gt;&lt;author&gt;Yahav, S.&lt;/author&gt;&lt;author&gt;Hurwitz, S.&lt;/author&gt;&lt;author&gt;Rozenboim, I.&lt;/author&gt;&lt;/authors&gt;&lt;/contributors&gt;&lt;auth-address&gt;Institute of Animal Science, The Volcani Center, Agricultural Research Organisation, Bet Dagan, Israel. vlyahav@volcani.agri.gov.il&lt;/auth-address&gt;&lt;titles&gt;&lt;title&gt;The effect of light intensity on growth and development of turkey toms&lt;/title&gt;&lt;secondary-title&gt;Br Poult Sci&lt;/secondary-title&gt;&lt;/titles&gt;&lt;periodical&gt;&lt;full-title&gt;Br Poult Sci&lt;/full-title&gt;&lt;/periodical&gt;&lt;pages&gt;101-6&lt;/pages&gt;&lt;volume&gt;41&lt;/volume&gt;&lt;number&gt;1&lt;/number&gt;&lt;keywords&gt;&lt;keyword&gt;Animals&lt;/keyword&gt;&lt;keyword&gt;Body Weight&lt;/keyword&gt;&lt;keyword&gt;Eating&lt;/keyword&gt;&lt;keyword&gt;Heart/growth &amp;amp; development/physiology&lt;/keyword&gt;&lt;keyword&gt;*Lighting&lt;/keyword&gt;&lt;keyword&gt;Male&lt;/keyword&gt;&lt;keyword&gt;Muscle Development&lt;/keyword&gt;&lt;keyword&gt;Muscle, Skeletal&lt;/keyword&gt;&lt;keyword&gt;Pectoralis Muscles/growth &amp;amp; development/physiology&lt;/keyword&gt;&lt;keyword&gt;Radioimmunoassay/veterinary&lt;/keyword&gt;&lt;keyword&gt;Testis/growth &amp;amp; development/physiology&lt;/keyword&gt;&lt;keyword&gt;Triiodothyronine/blood&lt;/keyword&gt;&lt;keyword&gt;Turkeys/*growth &amp;amp; development/metabolism/physiology&lt;/keyword&gt;&lt;/keywords&gt;&lt;dates&gt;&lt;year&gt;2000&lt;/year&gt;&lt;pub-dates&gt;&lt;date&gt;Mar&lt;/date&gt;&lt;/pub-dates&gt;&lt;/dates&gt;&lt;isbn&gt;0007-1668 (Print)&amp;#xD;0007-1668 (Linking)&lt;/isbn&gt;&lt;accession-num&gt;10821531&lt;/accession-num&gt;&lt;urls&gt;&lt;related-urls&gt;&lt;url&gt;&lt;style face="underline" font="default" size="100%"&gt;https://www.ncbi.nlm.nih.gov/pubmed/10821531&lt;/style&gt;&lt;/url&gt;&lt;/related-urls&gt;&lt;/urls&gt;&lt;electronic-resource-num&gt;10.1080/00071660086484&lt;/electronic-resource-num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Yahav et al. (2000)</w:t>
      </w:r>
      <w:r>
        <w:rPr>
          <w:lang w:eastAsia="zh-TW"/>
        </w:rPr>
        <w:fldChar w:fldCharType="end"/>
      </w:r>
    </w:p>
    <w:p w14:paraId="1FC9E8EB" w14:textId="4F3903DE" w:rsidR="000D669E" w:rsidRDefault="000D669E" w:rsidP="002416EA">
      <w:pPr>
        <w:spacing w:after="0" w:line="480" w:lineRule="auto"/>
        <w:contextualSpacing/>
        <w:rPr>
          <w:lang w:eastAsia="zh-TW"/>
        </w:rPr>
      </w:pPr>
      <w:proofErr w:type="spellStart"/>
      <w:proofErr w:type="gramStart"/>
      <w:r w:rsidRPr="000D669E">
        <w:rPr>
          <w:vertAlign w:val="superscript"/>
          <w:lang w:eastAsia="zh-TW"/>
        </w:rPr>
        <w:t>a</w:t>
      </w:r>
      <w:r>
        <w:rPr>
          <w:lang w:eastAsia="zh-TW"/>
        </w:rPr>
        <w:t>Stroma</w:t>
      </w:r>
      <w:proofErr w:type="spellEnd"/>
      <w:proofErr w:type="gramEnd"/>
      <w:r>
        <w:rPr>
          <w:lang w:eastAsia="zh-TW"/>
        </w:rPr>
        <w:t>: stroma was defined as the</w:t>
      </w:r>
      <w:r w:rsidRPr="000D669E">
        <w:t xml:space="preserve"> </w:t>
      </w:r>
      <w:r w:rsidRPr="000D669E">
        <w:rPr>
          <w:lang w:eastAsia="zh-TW"/>
        </w:rPr>
        <w:t>ovary without large follicles</w:t>
      </w:r>
      <w:r>
        <w:rPr>
          <w:lang w:eastAsia="zh-TW"/>
        </w:rPr>
        <w:t>. Please refer to the text for the detailed definition.</w:t>
      </w:r>
    </w:p>
    <w:p w14:paraId="7C1A8FB6" w14:textId="29CFDE04" w:rsidR="00744C56" w:rsidRPr="0092264F" w:rsidRDefault="00271EC4" w:rsidP="004E4CAE">
      <w:pPr>
        <w:spacing w:after="0" w:line="480" w:lineRule="auto"/>
        <w:contextualSpacing/>
      </w:pPr>
      <w:bookmarkStart w:id="0" w:name="_GoBack"/>
      <w:bookmarkEnd w:id="0"/>
      <w:r w:rsidRPr="0092264F">
        <w:t xml:space="preserve"> </w:t>
      </w:r>
    </w:p>
    <w:sectPr w:rsidR="00744C56" w:rsidRPr="0092264F" w:rsidSect="00926D6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C032092" w14:textId="77777777" w:rsidR="00077F67" w:rsidRDefault="00077F67" w:rsidP="00054399">
      <w:r>
        <w:separator/>
      </w:r>
    </w:p>
  </w:endnote>
  <w:endnote w:type="continuationSeparator" w:id="0">
    <w:p w14:paraId="32726B4E" w14:textId="77777777" w:rsidR="00077F67" w:rsidRDefault="00077F67" w:rsidP="0005439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icrosoft JhengHei UI">
    <w:panose1 w:val="020B0604030504040204"/>
    <w:charset w:val="88"/>
    <w:family w:val="swiss"/>
    <w:pitch w:val="variable"/>
    <w:sig w:usb0="000002A7" w:usb1="28CF4400" w:usb2="00000016" w:usb3="00000000" w:csb0="00100009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51400094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D60C9E5" w14:textId="0B91B5CA" w:rsidR="005B10EC" w:rsidRDefault="005B10E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B51EB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4400DDA" w14:textId="77777777" w:rsidR="005B10EC" w:rsidRDefault="005B10E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537884667"/>
      <w:docPartObj>
        <w:docPartGallery w:val="Page Numbers (Bottom of Page)"/>
        <w:docPartUnique/>
      </w:docPartObj>
    </w:sdtPr>
    <w:sdtEndPr/>
    <w:sdtContent>
      <w:p w14:paraId="1E47C2CA" w14:textId="417D1DA0" w:rsidR="005B10EC" w:rsidRDefault="005B10EC" w:rsidP="00054399">
        <w:pPr>
          <w:pStyle w:val="Foo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CB51EB" w:rsidRPr="00CB51EB">
          <w:rPr>
            <w:noProof/>
            <w:lang w:val="zh-TW" w:eastAsia="zh-TW"/>
          </w:rPr>
          <w:t>5</w:t>
        </w:r>
        <w:r>
          <w:fldChar w:fldCharType="end"/>
        </w:r>
      </w:p>
    </w:sdtContent>
  </w:sdt>
  <w:p w14:paraId="27574036" w14:textId="77777777" w:rsidR="005B10EC" w:rsidRDefault="005B10EC" w:rsidP="00A87DC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19271D6" w14:textId="77777777" w:rsidR="00077F67" w:rsidRDefault="00077F67" w:rsidP="00054399">
      <w:r>
        <w:separator/>
      </w:r>
    </w:p>
  </w:footnote>
  <w:footnote w:type="continuationSeparator" w:id="0">
    <w:p w14:paraId="2FA12813" w14:textId="77777777" w:rsidR="00077F67" w:rsidRDefault="00077F67" w:rsidP="0005439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2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ppstvsty25vwse2fr3595rixtd9ad5v0rax&quot;&gt;Chicken and Turkey Library_0311&lt;record-ids&gt;&lt;item&gt;1&lt;/item&gt;&lt;item&gt;2&lt;/item&gt;&lt;item&gt;3&lt;/item&gt;&lt;item&gt;4&lt;/item&gt;&lt;item&gt;5&lt;/item&gt;&lt;item&gt;6&lt;/item&gt;&lt;item&gt;7&lt;/item&gt;&lt;item&gt;9&lt;/item&gt;&lt;item&gt;11&lt;/item&gt;&lt;item&gt;14&lt;/item&gt;&lt;item&gt;16&lt;/item&gt;&lt;item&gt;17&lt;/item&gt;&lt;item&gt;19&lt;/item&gt;&lt;item&gt;20&lt;/item&gt;&lt;item&gt;21&lt;/item&gt;&lt;item&gt;22&lt;/item&gt;&lt;item&gt;23&lt;/item&gt;&lt;item&gt;26&lt;/item&gt;&lt;item&gt;27&lt;/item&gt;&lt;item&gt;30&lt;/item&gt;&lt;item&gt;31&lt;/item&gt;&lt;item&gt;32&lt;/item&gt;&lt;item&gt;33&lt;/item&gt;&lt;item&gt;34&lt;/item&gt;&lt;item&gt;35&lt;/item&gt;&lt;item&gt;36&lt;/item&gt;&lt;item&gt;37&lt;/item&gt;&lt;item&gt;38&lt;/item&gt;&lt;item&gt;41&lt;/item&gt;&lt;item&gt;42&lt;/item&gt;&lt;item&gt;43&lt;/item&gt;&lt;item&gt;44&lt;/item&gt;&lt;item&gt;45&lt;/item&gt;&lt;item&gt;46&lt;/item&gt;&lt;item&gt;47&lt;/item&gt;&lt;item&gt;49&lt;/item&gt;&lt;item&gt;50&lt;/item&gt;&lt;item&gt;52&lt;/item&gt;&lt;item&gt;55&lt;/item&gt;&lt;item&gt;56&lt;/item&gt;&lt;item&gt;58&lt;/item&gt;&lt;item&gt;60&lt;/item&gt;&lt;item&gt;61&lt;/item&gt;&lt;item&gt;65&lt;/item&gt;&lt;item&gt;67&lt;/item&gt;&lt;item&gt;68&lt;/item&gt;&lt;item&gt;69&lt;/item&gt;&lt;item&gt;71&lt;/item&gt;&lt;item&gt;72&lt;/item&gt;&lt;item&gt;73&lt;/item&gt;&lt;item&gt;75&lt;/item&gt;&lt;item&gt;77&lt;/item&gt;&lt;item&gt;79&lt;/item&gt;&lt;item&gt;82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100&lt;/item&gt;&lt;item&gt;105&lt;/item&gt;&lt;item&gt;107&lt;/item&gt;&lt;item&gt;109&lt;/item&gt;&lt;item&gt;111&lt;/item&gt;&lt;item&gt;115&lt;/item&gt;&lt;item&gt;117&lt;/item&gt;&lt;item&gt;119&lt;/item&gt;&lt;item&gt;121&lt;/item&gt;&lt;item&gt;124&lt;/item&gt;&lt;item&gt;125&lt;/item&gt;&lt;item&gt;127&lt;/item&gt;&lt;item&gt;128&lt;/item&gt;&lt;item&gt;129&lt;/item&gt;&lt;item&gt;130&lt;/item&gt;&lt;item&gt;131&lt;/item&gt;&lt;item&gt;133&lt;/item&gt;&lt;item&gt;134&lt;/item&gt;&lt;item&gt;135&lt;/item&gt;&lt;item&gt;136&lt;/item&gt;&lt;item&gt;137&lt;/item&gt;&lt;item&gt;138&lt;/item&gt;&lt;item&gt;139&lt;/item&gt;&lt;item&gt;140&lt;/item&gt;&lt;item&gt;141&lt;/item&gt;&lt;item&gt;143&lt;/item&gt;&lt;item&gt;144&lt;/item&gt;&lt;item&gt;145&lt;/item&gt;&lt;item&gt;146&lt;/item&gt;&lt;item&gt;147&lt;/item&gt;&lt;item&gt;149&lt;/item&gt;&lt;item&gt;150&lt;/item&gt;&lt;item&gt;151&lt;/item&gt;&lt;item&gt;153&lt;/item&gt;&lt;item&gt;156&lt;/item&gt;&lt;item&gt;157&lt;/item&gt;&lt;item&gt;158&lt;/item&gt;&lt;item&gt;160&lt;/item&gt;&lt;item&gt;162&lt;/item&gt;&lt;item&gt;165&lt;/item&gt;&lt;item&gt;166&lt;/item&gt;&lt;item&gt;167&lt;/item&gt;&lt;item&gt;168&lt;/item&gt;&lt;item&gt;171&lt;/item&gt;&lt;item&gt;172&lt;/item&gt;&lt;item&gt;173&lt;/item&gt;&lt;item&gt;176&lt;/item&gt;&lt;item&gt;178&lt;/item&gt;&lt;item&gt;180&lt;/item&gt;&lt;item&gt;181&lt;/item&gt;&lt;item&gt;182&lt;/item&gt;&lt;item&gt;187&lt;/item&gt;&lt;item&gt;189&lt;/item&gt;&lt;item&gt;190&lt;/item&gt;&lt;item&gt;196&lt;/item&gt;&lt;item&gt;197&lt;/item&gt;&lt;item&gt;198&lt;/item&gt;&lt;item&gt;199&lt;/item&gt;&lt;item&gt;212&lt;/item&gt;&lt;item&gt;213&lt;/item&gt;&lt;item&gt;222&lt;/item&gt;&lt;item&gt;223&lt;/item&gt;&lt;item&gt;224&lt;/item&gt;&lt;item&gt;225&lt;/item&gt;&lt;item&gt;226&lt;/item&gt;&lt;item&gt;227&lt;/item&gt;&lt;item&gt;229&lt;/item&gt;&lt;item&gt;230&lt;/item&gt;&lt;item&gt;234&lt;/item&gt;&lt;item&gt;235&lt;/item&gt;&lt;item&gt;236&lt;/item&gt;&lt;item&gt;237&lt;/item&gt;&lt;item&gt;238&lt;/item&gt;&lt;item&gt;240&lt;/item&gt;&lt;item&gt;241&lt;/item&gt;&lt;item&gt;242&lt;/item&gt;&lt;item&gt;243&lt;/item&gt;&lt;item&gt;245&lt;/item&gt;&lt;item&gt;246&lt;/item&gt;&lt;item&gt;247&lt;/item&gt;&lt;item&gt;248&lt;/item&gt;&lt;item&gt;249&lt;/item&gt;&lt;item&gt;250&lt;/item&gt;&lt;item&gt;251&lt;/item&gt;&lt;item&gt;252&lt;/item&gt;&lt;item&gt;254&lt;/item&gt;&lt;item&gt;255&lt;/item&gt;&lt;item&gt;256&lt;/item&gt;&lt;/record-ids&gt;&lt;/item&gt;&lt;/Libraries&gt;"/>
  </w:docVars>
  <w:rsids>
    <w:rsidRoot w:val="00CA19B7"/>
    <w:rsid w:val="00004CF7"/>
    <w:rsid w:val="00005E33"/>
    <w:rsid w:val="00006552"/>
    <w:rsid w:val="00006A7B"/>
    <w:rsid w:val="00010FC7"/>
    <w:rsid w:val="00011DAF"/>
    <w:rsid w:val="00011F74"/>
    <w:rsid w:val="000157F4"/>
    <w:rsid w:val="0001797F"/>
    <w:rsid w:val="00021454"/>
    <w:rsid w:val="000236A2"/>
    <w:rsid w:val="00023DA6"/>
    <w:rsid w:val="000266E3"/>
    <w:rsid w:val="00026BE4"/>
    <w:rsid w:val="00030B37"/>
    <w:rsid w:val="000332D9"/>
    <w:rsid w:val="00033437"/>
    <w:rsid w:val="00035485"/>
    <w:rsid w:val="00037EFE"/>
    <w:rsid w:val="00040960"/>
    <w:rsid w:val="00045C30"/>
    <w:rsid w:val="0005190B"/>
    <w:rsid w:val="00054399"/>
    <w:rsid w:val="0006164A"/>
    <w:rsid w:val="00061A62"/>
    <w:rsid w:val="00062074"/>
    <w:rsid w:val="00063132"/>
    <w:rsid w:val="00066981"/>
    <w:rsid w:val="00067860"/>
    <w:rsid w:val="000741B1"/>
    <w:rsid w:val="00077F67"/>
    <w:rsid w:val="0008010F"/>
    <w:rsid w:val="000821A1"/>
    <w:rsid w:val="00084364"/>
    <w:rsid w:val="000861A9"/>
    <w:rsid w:val="00086403"/>
    <w:rsid w:val="00090126"/>
    <w:rsid w:val="00092F0D"/>
    <w:rsid w:val="000944F4"/>
    <w:rsid w:val="00096ABA"/>
    <w:rsid w:val="000A17C7"/>
    <w:rsid w:val="000A53DE"/>
    <w:rsid w:val="000A540B"/>
    <w:rsid w:val="000A77EC"/>
    <w:rsid w:val="000A7B57"/>
    <w:rsid w:val="000A7B6B"/>
    <w:rsid w:val="000B2109"/>
    <w:rsid w:val="000B2C8C"/>
    <w:rsid w:val="000B4061"/>
    <w:rsid w:val="000B5946"/>
    <w:rsid w:val="000B5BFE"/>
    <w:rsid w:val="000B75FD"/>
    <w:rsid w:val="000C1216"/>
    <w:rsid w:val="000C205A"/>
    <w:rsid w:val="000C5194"/>
    <w:rsid w:val="000C549E"/>
    <w:rsid w:val="000D016C"/>
    <w:rsid w:val="000D03F6"/>
    <w:rsid w:val="000D2470"/>
    <w:rsid w:val="000D669E"/>
    <w:rsid w:val="000D6726"/>
    <w:rsid w:val="000D72A4"/>
    <w:rsid w:val="000D7B82"/>
    <w:rsid w:val="000E11E7"/>
    <w:rsid w:val="000E14DD"/>
    <w:rsid w:val="000E3D15"/>
    <w:rsid w:val="000E42B5"/>
    <w:rsid w:val="000E688E"/>
    <w:rsid w:val="000E712F"/>
    <w:rsid w:val="000F406F"/>
    <w:rsid w:val="0010146C"/>
    <w:rsid w:val="00103441"/>
    <w:rsid w:val="00107DCC"/>
    <w:rsid w:val="001118DB"/>
    <w:rsid w:val="00111DD1"/>
    <w:rsid w:val="00112C36"/>
    <w:rsid w:val="00121972"/>
    <w:rsid w:val="00124285"/>
    <w:rsid w:val="00124B73"/>
    <w:rsid w:val="00125938"/>
    <w:rsid w:val="001304CD"/>
    <w:rsid w:val="00130AE9"/>
    <w:rsid w:val="00132E19"/>
    <w:rsid w:val="00133387"/>
    <w:rsid w:val="00134A25"/>
    <w:rsid w:val="00136A91"/>
    <w:rsid w:val="00136BE1"/>
    <w:rsid w:val="00136CBC"/>
    <w:rsid w:val="00144C6A"/>
    <w:rsid w:val="0014537A"/>
    <w:rsid w:val="0014644C"/>
    <w:rsid w:val="001604E7"/>
    <w:rsid w:val="00160DC5"/>
    <w:rsid w:val="00160F59"/>
    <w:rsid w:val="00161DF0"/>
    <w:rsid w:val="00163A01"/>
    <w:rsid w:val="00164B2D"/>
    <w:rsid w:val="0016522D"/>
    <w:rsid w:val="0016661B"/>
    <w:rsid w:val="001670D0"/>
    <w:rsid w:val="00170BA2"/>
    <w:rsid w:val="0017273D"/>
    <w:rsid w:val="001738DE"/>
    <w:rsid w:val="0017515A"/>
    <w:rsid w:val="00175B13"/>
    <w:rsid w:val="0017669B"/>
    <w:rsid w:val="00177263"/>
    <w:rsid w:val="001779EB"/>
    <w:rsid w:val="00181EB7"/>
    <w:rsid w:val="00182235"/>
    <w:rsid w:val="00190FFA"/>
    <w:rsid w:val="001954E3"/>
    <w:rsid w:val="0019683A"/>
    <w:rsid w:val="00196A86"/>
    <w:rsid w:val="00196AAD"/>
    <w:rsid w:val="001A285D"/>
    <w:rsid w:val="001A3BFA"/>
    <w:rsid w:val="001A4A4D"/>
    <w:rsid w:val="001B16A3"/>
    <w:rsid w:val="001B266B"/>
    <w:rsid w:val="001B4925"/>
    <w:rsid w:val="001B5B1B"/>
    <w:rsid w:val="001B6569"/>
    <w:rsid w:val="001B6B87"/>
    <w:rsid w:val="001B6EF7"/>
    <w:rsid w:val="001C40DA"/>
    <w:rsid w:val="001C4798"/>
    <w:rsid w:val="001C5FF5"/>
    <w:rsid w:val="001D0C65"/>
    <w:rsid w:val="001D2447"/>
    <w:rsid w:val="001D3C63"/>
    <w:rsid w:val="001D4C7F"/>
    <w:rsid w:val="001D52FE"/>
    <w:rsid w:val="001D5A37"/>
    <w:rsid w:val="001D75B9"/>
    <w:rsid w:val="001E2A22"/>
    <w:rsid w:val="001E4549"/>
    <w:rsid w:val="001E57F1"/>
    <w:rsid w:val="001F1772"/>
    <w:rsid w:val="001F2276"/>
    <w:rsid w:val="001F2306"/>
    <w:rsid w:val="001F4373"/>
    <w:rsid w:val="001F4741"/>
    <w:rsid w:val="001F7F7A"/>
    <w:rsid w:val="00200AD4"/>
    <w:rsid w:val="00201BE8"/>
    <w:rsid w:val="002033C2"/>
    <w:rsid w:val="00205C99"/>
    <w:rsid w:val="00206CF6"/>
    <w:rsid w:val="00210351"/>
    <w:rsid w:val="00211EB9"/>
    <w:rsid w:val="00213B4B"/>
    <w:rsid w:val="0021428B"/>
    <w:rsid w:val="00214AEE"/>
    <w:rsid w:val="0021565B"/>
    <w:rsid w:val="00220D39"/>
    <w:rsid w:val="0022151F"/>
    <w:rsid w:val="002220A7"/>
    <w:rsid w:val="00226840"/>
    <w:rsid w:val="002336C6"/>
    <w:rsid w:val="00233942"/>
    <w:rsid w:val="00233DDA"/>
    <w:rsid w:val="002366B4"/>
    <w:rsid w:val="002416EA"/>
    <w:rsid w:val="00242B03"/>
    <w:rsid w:val="00245F45"/>
    <w:rsid w:val="002461B5"/>
    <w:rsid w:val="002559FB"/>
    <w:rsid w:val="002574D1"/>
    <w:rsid w:val="00260AEB"/>
    <w:rsid w:val="00263EDE"/>
    <w:rsid w:val="00267F59"/>
    <w:rsid w:val="00271614"/>
    <w:rsid w:val="002716FE"/>
    <w:rsid w:val="00271EC4"/>
    <w:rsid w:val="00275724"/>
    <w:rsid w:val="0027607F"/>
    <w:rsid w:val="00283643"/>
    <w:rsid w:val="00284C4F"/>
    <w:rsid w:val="002868A3"/>
    <w:rsid w:val="00287DEE"/>
    <w:rsid w:val="00292CBE"/>
    <w:rsid w:val="002A3265"/>
    <w:rsid w:val="002A35D2"/>
    <w:rsid w:val="002A527A"/>
    <w:rsid w:val="002A54C1"/>
    <w:rsid w:val="002A5AAF"/>
    <w:rsid w:val="002B2042"/>
    <w:rsid w:val="002B57D7"/>
    <w:rsid w:val="002C0880"/>
    <w:rsid w:val="002C228E"/>
    <w:rsid w:val="002C23FB"/>
    <w:rsid w:val="002C2B23"/>
    <w:rsid w:val="002C4053"/>
    <w:rsid w:val="002C56EE"/>
    <w:rsid w:val="002C5E56"/>
    <w:rsid w:val="002C613F"/>
    <w:rsid w:val="002C69AB"/>
    <w:rsid w:val="002D2A97"/>
    <w:rsid w:val="002D35CF"/>
    <w:rsid w:val="002D4F5A"/>
    <w:rsid w:val="002D5A93"/>
    <w:rsid w:val="002D7EC4"/>
    <w:rsid w:val="002E218A"/>
    <w:rsid w:val="002E42E6"/>
    <w:rsid w:val="002E66BB"/>
    <w:rsid w:val="002F69B7"/>
    <w:rsid w:val="002F760C"/>
    <w:rsid w:val="00300D92"/>
    <w:rsid w:val="003011E2"/>
    <w:rsid w:val="00302062"/>
    <w:rsid w:val="00303D03"/>
    <w:rsid w:val="00304CED"/>
    <w:rsid w:val="00306140"/>
    <w:rsid w:val="00311F23"/>
    <w:rsid w:val="00315634"/>
    <w:rsid w:val="00315A59"/>
    <w:rsid w:val="003165F7"/>
    <w:rsid w:val="003221CC"/>
    <w:rsid w:val="00326E00"/>
    <w:rsid w:val="00330903"/>
    <w:rsid w:val="0033253F"/>
    <w:rsid w:val="00333F47"/>
    <w:rsid w:val="0033587E"/>
    <w:rsid w:val="0033696A"/>
    <w:rsid w:val="00345639"/>
    <w:rsid w:val="00350C11"/>
    <w:rsid w:val="003515FD"/>
    <w:rsid w:val="003561FE"/>
    <w:rsid w:val="00357F54"/>
    <w:rsid w:val="00360AE7"/>
    <w:rsid w:val="00363593"/>
    <w:rsid w:val="00363708"/>
    <w:rsid w:val="00363956"/>
    <w:rsid w:val="003642B0"/>
    <w:rsid w:val="00364AD2"/>
    <w:rsid w:val="0036668F"/>
    <w:rsid w:val="00371B8B"/>
    <w:rsid w:val="0037312E"/>
    <w:rsid w:val="00374E5B"/>
    <w:rsid w:val="00377FD6"/>
    <w:rsid w:val="00380AD7"/>
    <w:rsid w:val="00381F3D"/>
    <w:rsid w:val="0038242F"/>
    <w:rsid w:val="0038523F"/>
    <w:rsid w:val="00391F55"/>
    <w:rsid w:val="0039502E"/>
    <w:rsid w:val="003A12EC"/>
    <w:rsid w:val="003A39DA"/>
    <w:rsid w:val="003A6437"/>
    <w:rsid w:val="003B2909"/>
    <w:rsid w:val="003B29B8"/>
    <w:rsid w:val="003B336B"/>
    <w:rsid w:val="003C0E3E"/>
    <w:rsid w:val="003C3D45"/>
    <w:rsid w:val="003C5F52"/>
    <w:rsid w:val="003C7406"/>
    <w:rsid w:val="003D415B"/>
    <w:rsid w:val="003D566C"/>
    <w:rsid w:val="003D654F"/>
    <w:rsid w:val="003F0D4F"/>
    <w:rsid w:val="003F23D4"/>
    <w:rsid w:val="003F2770"/>
    <w:rsid w:val="003F2C82"/>
    <w:rsid w:val="003F3975"/>
    <w:rsid w:val="003F57AE"/>
    <w:rsid w:val="003F726F"/>
    <w:rsid w:val="00400203"/>
    <w:rsid w:val="00404438"/>
    <w:rsid w:val="004048D0"/>
    <w:rsid w:val="004101D4"/>
    <w:rsid w:val="00415476"/>
    <w:rsid w:val="00415A10"/>
    <w:rsid w:val="00415B2F"/>
    <w:rsid w:val="00417DFC"/>
    <w:rsid w:val="00417F56"/>
    <w:rsid w:val="004209F9"/>
    <w:rsid w:val="0042155C"/>
    <w:rsid w:val="00421B07"/>
    <w:rsid w:val="004272BB"/>
    <w:rsid w:val="00436310"/>
    <w:rsid w:val="004402F9"/>
    <w:rsid w:val="00443EC6"/>
    <w:rsid w:val="004509B7"/>
    <w:rsid w:val="00450E29"/>
    <w:rsid w:val="00456044"/>
    <w:rsid w:val="00460277"/>
    <w:rsid w:val="00462F59"/>
    <w:rsid w:val="00463F2D"/>
    <w:rsid w:val="0046452C"/>
    <w:rsid w:val="00465598"/>
    <w:rsid w:val="0047075A"/>
    <w:rsid w:val="00470E27"/>
    <w:rsid w:val="00472C8B"/>
    <w:rsid w:val="004732C1"/>
    <w:rsid w:val="00477765"/>
    <w:rsid w:val="004835F0"/>
    <w:rsid w:val="00485EA2"/>
    <w:rsid w:val="00486AD1"/>
    <w:rsid w:val="00486B41"/>
    <w:rsid w:val="004900F6"/>
    <w:rsid w:val="0049061D"/>
    <w:rsid w:val="00490835"/>
    <w:rsid w:val="00493C27"/>
    <w:rsid w:val="0049523B"/>
    <w:rsid w:val="004963F4"/>
    <w:rsid w:val="0049722D"/>
    <w:rsid w:val="004A3E62"/>
    <w:rsid w:val="004A4F7A"/>
    <w:rsid w:val="004A6CA6"/>
    <w:rsid w:val="004B3CC4"/>
    <w:rsid w:val="004B504D"/>
    <w:rsid w:val="004B6A1F"/>
    <w:rsid w:val="004C0D11"/>
    <w:rsid w:val="004C2D4A"/>
    <w:rsid w:val="004C49D5"/>
    <w:rsid w:val="004C5B41"/>
    <w:rsid w:val="004C6264"/>
    <w:rsid w:val="004C72CD"/>
    <w:rsid w:val="004D3102"/>
    <w:rsid w:val="004D54C3"/>
    <w:rsid w:val="004D73F8"/>
    <w:rsid w:val="004E08F0"/>
    <w:rsid w:val="004E10E4"/>
    <w:rsid w:val="004E1125"/>
    <w:rsid w:val="004E201C"/>
    <w:rsid w:val="004E3A84"/>
    <w:rsid w:val="004E4CAE"/>
    <w:rsid w:val="004E4FC3"/>
    <w:rsid w:val="004F0DDF"/>
    <w:rsid w:val="004F33E2"/>
    <w:rsid w:val="004F5833"/>
    <w:rsid w:val="004F7E71"/>
    <w:rsid w:val="0050335D"/>
    <w:rsid w:val="0050338C"/>
    <w:rsid w:val="00503EDB"/>
    <w:rsid w:val="0050500B"/>
    <w:rsid w:val="00505F56"/>
    <w:rsid w:val="005061FF"/>
    <w:rsid w:val="00506830"/>
    <w:rsid w:val="00506CA8"/>
    <w:rsid w:val="0050759C"/>
    <w:rsid w:val="00507624"/>
    <w:rsid w:val="005102EB"/>
    <w:rsid w:val="00510B9E"/>
    <w:rsid w:val="00511EAD"/>
    <w:rsid w:val="0051397D"/>
    <w:rsid w:val="005205A5"/>
    <w:rsid w:val="005213BC"/>
    <w:rsid w:val="00522BAE"/>
    <w:rsid w:val="00526071"/>
    <w:rsid w:val="00526FFB"/>
    <w:rsid w:val="00527A2E"/>
    <w:rsid w:val="00527CB4"/>
    <w:rsid w:val="00535367"/>
    <w:rsid w:val="00536C83"/>
    <w:rsid w:val="00537A8C"/>
    <w:rsid w:val="00540EC6"/>
    <w:rsid w:val="005436D2"/>
    <w:rsid w:val="005452AF"/>
    <w:rsid w:val="0055206E"/>
    <w:rsid w:val="0055670D"/>
    <w:rsid w:val="005579A4"/>
    <w:rsid w:val="00567BDE"/>
    <w:rsid w:val="00570603"/>
    <w:rsid w:val="005716CA"/>
    <w:rsid w:val="0057300C"/>
    <w:rsid w:val="00575082"/>
    <w:rsid w:val="00582D45"/>
    <w:rsid w:val="005871F6"/>
    <w:rsid w:val="00591738"/>
    <w:rsid w:val="005942FC"/>
    <w:rsid w:val="00595794"/>
    <w:rsid w:val="0059659F"/>
    <w:rsid w:val="00596ADF"/>
    <w:rsid w:val="005A1CD6"/>
    <w:rsid w:val="005A2D03"/>
    <w:rsid w:val="005A3549"/>
    <w:rsid w:val="005A3C6E"/>
    <w:rsid w:val="005A5A87"/>
    <w:rsid w:val="005B10EC"/>
    <w:rsid w:val="005B22DF"/>
    <w:rsid w:val="005B2DDA"/>
    <w:rsid w:val="005B57BA"/>
    <w:rsid w:val="005B7088"/>
    <w:rsid w:val="005C3C00"/>
    <w:rsid w:val="005C728F"/>
    <w:rsid w:val="005D1D47"/>
    <w:rsid w:val="005D2330"/>
    <w:rsid w:val="005D5388"/>
    <w:rsid w:val="005D672E"/>
    <w:rsid w:val="005E2FC9"/>
    <w:rsid w:val="005E38D9"/>
    <w:rsid w:val="005E5498"/>
    <w:rsid w:val="005E63E7"/>
    <w:rsid w:val="005E6E7C"/>
    <w:rsid w:val="005F324B"/>
    <w:rsid w:val="005F4415"/>
    <w:rsid w:val="0060056A"/>
    <w:rsid w:val="006007BC"/>
    <w:rsid w:val="006018BC"/>
    <w:rsid w:val="0060251D"/>
    <w:rsid w:val="00605574"/>
    <w:rsid w:val="006067AE"/>
    <w:rsid w:val="00607777"/>
    <w:rsid w:val="006107A2"/>
    <w:rsid w:val="006151CD"/>
    <w:rsid w:val="00616D3F"/>
    <w:rsid w:val="00623FC6"/>
    <w:rsid w:val="00624CFF"/>
    <w:rsid w:val="0063329A"/>
    <w:rsid w:val="00634BEB"/>
    <w:rsid w:val="00635496"/>
    <w:rsid w:val="00641282"/>
    <w:rsid w:val="00642B2E"/>
    <w:rsid w:val="00642FA1"/>
    <w:rsid w:val="006446FC"/>
    <w:rsid w:val="006461D3"/>
    <w:rsid w:val="00646F77"/>
    <w:rsid w:val="0064723F"/>
    <w:rsid w:val="006472A7"/>
    <w:rsid w:val="00661245"/>
    <w:rsid w:val="00661519"/>
    <w:rsid w:val="006714D7"/>
    <w:rsid w:val="00673181"/>
    <w:rsid w:val="0067617D"/>
    <w:rsid w:val="006864CF"/>
    <w:rsid w:val="0069033A"/>
    <w:rsid w:val="0069513A"/>
    <w:rsid w:val="006952B9"/>
    <w:rsid w:val="00696540"/>
    <w:rsid w:val="00697D59"/>
    <w:rsid w:val="006A2AB5"/>
    <w:rsid w:val="006A49DD"/>
    <w:rsid w:val="006A501C"/>
    <w:rsid w:val="006A61F3"/>
    <w:rsid w:val="006A6EF5"/>
    <w:rsid w:val="006B1436"/>
    <w:rsid w:val="006B200E"/>
    <w:rsid w:val="006B4A09"/>
    <w:rsid w:val="006B701D"/>
    <w:rsid w:val="006C0EE6"/>
    <w:rsid w:val="006C2382"/>
    <w:rsid w:val="006C2472"/>
    <w:rsid w:val="006D0BAF"/>
    <w:rsid w:val="006D3F73"/>
    <w:rsid w:val="006D41A5"/>
    <w:rsid w:val="006D5088"/>
    <w:rsid w:val="006D5896"/>
    <w:rsid w:val="006E27C3"/>
    <w:rsid w:val="006F1551"/>
    <w:rsid w:val="006F4459"/>
    <w:rsid w:val="006F5768"/>
    <w:rsid w:val="00700EF3"/>
    <w:rsid w:val="00703EAD"/>
    <w:rsid w:val="00703F89"/>
    <w:rsid w:val="00715375"/>
    <w:rsid w:val="00716483"/>
    <w:rsid w:val="007169CE"/>
    <w:rsid w:val="00724C3A"/>
    <w:rsid w:val="00725B6B"/>
    <w:rsid w:val="007305CC"/>
    <w:rsid w:val="00730A5A"/>
    <w:rsid w:val="0073186B"/>
    <w:rsid w:val="00732F00"/>
    <w:rsid w:val="0073749F"/>
    <w:rsid w:val="007432FE"/>
    <w:rsid w:val="00744C56"/>
    <w:rsid w:val="00745A36"/>
    <w:rsid w:val="0074746B"/>
    <w:rsid w:val="00752341"/>
    <w:rsid w:val="0075303B"/>
    <w:rsid w:val="0075496C"/>
    <w:rsid w:val="0075530A"/>
    <w:rsid w:val="00756244"/>
    <w:rsid w:val="00764A06"/>
    <w:rsid w:val="00766C30"/>
    <w:rsid w:val="007676B6"/>
    <w:rsid w:val="007713BD"/>
    <w:rsid w:val="00776ABA"/>
    <w:rsid w:val="00784D18"/>
    <w:rsid w:val="00785AA4"/>
    <w:rsid w:val="00790E46"/>
    <w:rsid w:val="00791CF3"/>
    <w:rsid w:val="007924B2"/>
    <w:rsid w:val="00793C03"/>
    <w:rsid w:val="007957DB"/>
    <w:rsid w:val="007966D2"/>
    <w:rsid w:val="00796F97"/>
    <w:rsid w:val="007A21C0"/>
    <w:rsid w:val="007A45C8"/>
    <w:rsid w:val="007A72B5"/>
    <w:rsid w:val="007B12A4"/>
    <w:rsid w:val="007B12B9"/>
    <w:rsid w:val="007B2AA2"/>
    <w:rsid w:val="007B43DF"/>
    <w:rsid w:val="007B4B0D"/>
    <w:rsid w:val="007C1EB7"/>
    <w:rsid w:val="007C2ADE"/>
    <w:rsid w:val="007C2CB4"/>
    <w:rsid w:val="007C3217"/>
    <w:rsid w:val="007C5E36"/>
    <w:rsid w:val="007C6F15"/>
    <w:rsid w:val="007C7D07"/>
    <w:rsid w:val="007D1143"/>
    <w:rsid w:val="007D2D9A"/>
    <w:rsid w:val="007D4B78"/>
    <w:rsid w:val="007D60E9"/>
    <w:rsid w:val="007D62B5"/>
    <w:rsid w:val="007D7805"/>
    <w:rsid w:val="007E0A7D"/>
    <w:rsid w:val="007E0A92"/>
    <w:rsid w:val="007E644B"/>
    <w:rsid w:val="007F1F08"/>
    <w:rsid w:val="007F2AED"/>
    <w:rsid w:val="007F2E36"/>
    <w:rsid w:val="007F44D7"/>
    <w:rsid w:val="007F4652"/>
    <w:rsid w:val="0080262A"/>
    <w:rsid w:val="00802677"/>
    <w:rsid w:val="00802D7B"/>
    <w:rsid w:val="00802F5A"/>
    <w:rsid w:val="008043F3"/>
    <w:rsid w:val="00805CF8"/>
    <w:rsid w:val="00807D48"/>
    <w:rsid w:val="0081069E"/>
    <w:rsid w:val="00810E34"/>
    <w:rsid w:val="00812EB1"/>
    <w:rsid w:val="00815C85"/>
    <w:rsid w:val="00820418"/>
    <w:rsid w:val="0082070C"/>
    <w:rsid w:val="008210F2"/>
    <w:rsid w:val="008223B4"/>
    <w:rsid w:val="00831F65"/>
    <w:rsid w:val="0083236A"/>
    <w:rsid w:val="00832F72"/>
    <w:rsid w:val="00835407"/>
    <w:rsid w:val="00836762"/>
    <w:rsid w:val="008367A7"/>
    <w:rsid w:val="00837125"/>
    <w:rsid w:val="008443E6"/>
    <w:rsid w:val="0084710B"/>
    <w:rsid w:val="008511D6"/>
    <w:rsid w:val="008515C9"/>
    <w:rsid w:val="008551AF"/>
    <w:rsid w:val="0085650E"/>
    <w:rsid w:val="00860C1D"/>
    <w:rsid w:val="0086244A"/>
    <w:rsid w:val="00866A29"/>
    <w:rsid w:val="00871B22"/>
    <w:rsid w:val="00873E4E"/>
    <w:rsid w:val="0088116B"/>
    <w:rsid w:val="0088529F"/>
    <w:rsid w:val="00887965"/>
    <w:rsid w:val="00890A03"/>
    <w:rsid w:val="00893E81"/>
    <w:rsid w:val="00894624"/>
    <w:rsid w:val="008972BA"/>
    <w:rsid w:val="008A0775"/>
    <w:rsid w:val="008A10B8"/>
    <w:rsid w:val="008A3B4D"/>
    <w:rsid w:val="008A3DC2"/>
    <w:rsid w:val="008A5D42"/>
    <w:rsid w:val="008A72AE"/>
    <w:rsid w:val="008B2D2C"/>
    <w:rsid w:val="008B3FEC"/>
    <w:rsid w:val="008B4144"/>
    <w:rsid w:val="008B5585"/>
    <w:rsid w:val="008B7574"/>
    <w:rsid w:val="008C00D2"/>
    <w:rsid w:val="008C2611"/>
    <w:rsid w:val="008C32A7"/>
    <w:rsid w:val="008C3317"/>
    <w:rsid w:val="008C5075"/>
    <w:rsid w:val="008C62F7"/>
    <w:rsid w:val="008D018C"/>
    <w:rsid w:val="008E6EF9"/>
    <w:rsid w:val="00900879"/>
    <w:rsid w:val="00903A72"/>
    <w:rsid w:val="0090407F"/>
    <w:rsid w:val="009100EA"/>
    <w:rsid w:val="00914B94"/>
    <w:rsid w:val="009150AD"/>
    <w:rsid w:val="009159C9"/>
    <w:rsid w:val="0091738F"/>
    <w:rsid w:val="0092169B"/>
    <w:rsid w:val="0092264F"/>
    <w:rsid w:val="00926D63"/>
    <w:rsid w:val="009277F3"/>
    <w:rsid w:val="00934624"/>
    <w:rsid w:val="00935C9E"/>
    <w:rsid w:val="009415E4"/>
    <w:rsid w:val="00945C43"/>
    <w:rsid w:val="00946088"/>
    <w:rsid w:val="00946933"/>
    <w:rsid w:val="00947553"/>
    <w:rsid w:val="00947780"/>
    <w:rsid w:val="00951B75"/>
    <w:rsid w:val="00954ADC"/>
    <w:rsid w:val="009557D9"/>
    <w:rsid w:val="00955F4E"/>
    <w:rsid w:val="00956443"/>
    <w:rsid w:val="00956F0C"/>
    <w:rsid w:val="00960419"/>
    <w:rsid w:val="00961520"/>
    <w:rsid w:val="00961D0C"/>
    <w:rsid w:val="00962DB6"/>
    <w:rsid w:val="00962E7B"/>
    <w:rsid w:val="0096458A"/>
    <w:rsid w:val="00965949"/>
    <w:rsid w:val="00965B83"/>
    <w:rsid w:val="00967FAD"/>
    <w:rsid w:val="00971A2F"/>
    <w:rsid w:val="00972E11"/>
    <w:rsid w:val="00972E7D"/>
    <w:rsid w:val="00975B09"/>
    <w:rsid w:val="0098502A"/>
    <w:rsid w:val="0098607C"/>
    <w:rsid w:val="0098714A"/>
    <w:rsid w:val="0099141F"/>
    <w:rsid w:val="0099235B"/>
    <w:rsid w:val="009929DF"/>
    <w:rsid w:val="00996D58"/>
    <w:rsid w:val="009A04BD"/>
    <w:rsid w:val="009A0591"/>
    <w:rsid w:val="009A0D73"/>
    <w:rsid w:val="009A2921"/>
    <w:rsid w:val="009A2D71"/>
    <w:rsid w:val="009A387A"/>
    <w:rsid w:val="009A3F92"/>
    <w:rsid w:val="009A764F"/>
    <w:rsid w:val="009B06B5"/>
    <w:rsid w:val="009B1D78"/>
    <w:rsid w:val="009B2201"/>
    <w:rsid w:val="009B5DE2"/>
    <w:rsid w:val="009B6257"/>
    <w:rsid w:val="009B6FC0"/>
    <w:rsid w:val="009C4511"/>
    <w:rsid w:val="009C4853"/>
    <w:rsid w:val="009C580B"/>
    <w:rsid w:val="009C6DBD"/>
    <w:rsid w:val="009D1CE7"/>
    <w:rsid w:val="009D31A2"/>
    <w:rsid w:val="009D499C"/>
    <w:rsid w:val="009D65B5"/>
    <w:rsid w:val="009E0A03"/>
    <w:rsid w:val="009E34B0"/>
    <w:rsid w:val="009F19FB"/>
    <w:rsid w:val="009F49A4"/>
    <w:rsid w:val="009F4BC3"/>
    <w:rsid w:val="00A024A8"/>
    <w:rsid w:val="00A028B4"/>
    <w:rsid w:val="00A02AB3"/>
    <w:rsid w:val="00A035D1"/>
    <w:rsid w:val="00A05CF3"/>
    <w:rsid w:val="00A07D46"/>
    <w:rsid w:val="00A16FE8"/>
    <w:rsid w:val="00A2018E"/>
    <w:rsid w:val="00A203C4"/>
    <w:rsid w:val="00A241CB"/>
    <w:rsid w:val="00A24597"/>
    <w:rsid w:val="00A2687E"/>
    <w:rsid w:val="00A269D7"/>
    <w:rsid w:val="00A30F35"/>
    <w:rsid w:val="00A32ED4"/>
    <w:rsid w:val="00A33557"/>
    <w:rsid w:val="00A33DD8"/>
    <w:rsid w:val="00A362A5"/>
    <w:rsid w:val="00A427DE"/>
    <w:rsid w:val="00A44415"/>
    <w:rsid w:val="00A503C5"/>
    <w:rsid w:val="00A52C29"/>
    <w:rsid w:val="00A561C1"/>
    <w:rsid w:val="00A567BB"/>
    <w:rsid w:val="00A61E8D"/>
    <w:rsid w:val="00A6247A"/>
    <w:rsid w:val="00A62B1A"/>
    <w:rsid w:val="00A652C6"/>
    <w:rsid w:val="00A72D03"/>
    <w:rsid w:val="00A749F4"/>
    <w:rsid w:val="00A776AA"/>
    <w:rsid w:val="00A80422"/>
    <w:rsid w:val="00A810B3"/>
    <w:rsid w:val="00A85023"/>
    <w:rsid w:val="00A87DCC"/>
    <w:rsid w:val="00A92327"/>
    <w:rsid w:val="00A95F7C"/>
    <w:rsid w:val="00A97EEF"/>
    <w:rsid w:val="00AA25D2"/>
    <w:rsid w:val="00AA3414"/>
    <w:rsid w:val="00AA5E80"/>
    <w:rsid w:val="00AB1932"/>
    <w:rsid w:val="00AB3F0A"/>
    <w:rsid w:val="00AB4F2D"/>
    <w:rsid w:val="00AC00F6"/>
    <w:rsid w:val="00AC616D"/>
    <w:rsid w:val="00AC7360"/>
    <w:rsid w:val="00AD0529"/>
    <w:rsid w:val="00AD0FC7"/>
    <w:rsid w:val="00AD137B"/>
    <w:rsid w:val="00AD184F"/>
    <w:rsid w:val="00AD263F"/>
    <w:rsid w:val="00AD4E28"/>
    <w:rsid w:val="00AD5955"/>
    <w:rsid w:val="00AD7126"/>
    <w:rsid w:val="00AE0872"/>
    <w:rsid w:val="00AE1F8A"/>
    <w:rsid w:val="00AE373F"/>
    <w:rsid w:val="00AE4AE0"/>
    <w:rsid w:val="00AE5589"/>
    <w:rsid w:val="00AE77D3"/>
    <w:rsid w:val="00AE7F0B"/>
    <w:rsid w:val="00AF50F1"/>
    <w:rsid w:val="00B01FD9"/>
    <w:rsid w:val="00B02037"/>
    <w:rsid w:val="00B03194"/>
    <w:rsid w:val="00B129C4"/>
    <w:rsid w:val="00B21F73"/>
    <w:rsid w:val="00B26413"/>
    <w:rsid w:val="00B26BE3"/>
    <w:rsid w:val="00B27D9B"/>
    <w:rsid w:val="00B41940"/>
    <w:rsid w:val="00B4233B"/>
    <w:rsid w:val="00B42E1A"/>
    <w:rsid w:val="00B4433B"/>
    <w:rsid w:val="00B46156"/>
    <w:rsid w:val="00B46570"/>
    <w:rsid w:val="00B46677"/>
    <w:rsid w:val="00B504A0"/>
    <w:rsid w:val="00B5088B"/>
    <w:rsid w:val="00B5114E"/>
    <w:rsid w:val="00B51C0E"/>
    <w:rsid w:val="00B52248"/>
    <w:rsid w:val="00B5285A"/>
    <w:rsid w:val="00B53E4A"/>
    <w:rsid w:val="00B53F16"/>
    <w:rsid w:val="00B54304"/>
    <w:rsid w:val="00B547D8"/>
    <w:rsid w:val="00B5557F"/>
    <w:rsid w:val="00B6173A"/>
    <w:rsid w:val="00B61A17"/>
    <w:rsid w:val="00B6263C"/>
    <w:rsid w:val="00B63742"/>
    <w:rsid w:val="00B8053F"/>
    <w:rsid w:val="00B82FF8"/>
    <w:rsid w:val="00B83624"/>
    <w:rsid w:val="00B85EA6"/>
    <w:rsid w:val="00B87EA1"/>
    <w:rsid w:val="00B9403F"/>
    <w:rsid w:val="00B9570E"/>
    <w:rsid w:val="00B9574A"/>
    <w:rsid w:val="00BA0950"/>
    <w:rsid w:val="00BA6596"/>
    <w:rsid w:val="00BB0D0B"/>
    <w:rsid w:val="00BB1392"/>
    <w:rsid w:val="00BB256E"/>
    <w:rsid w:val="00BB4721"/>
    <w:rsid w:val="00BB4B33"/>
    <w:rsid w:val="00BB5C01"/>
    <w:rsid w:val="00BB6C53"/>
    <w:rsid w:val="00BB6EB6"/>
    <w:rsid w:val="00BB75C1"/>
    <w:rsid w:val="00BB772B"/>
    <w:rsid w:val="00BB79C4"/>
    <w:rsid w:val="00BC0B38"/>
    <w:rsid w:val="00BC2500"/>
    <w:rsid w:val="00BC6580"/>
    <w:rsid w:val="00BC71C9"/>
    <w:rsid w:val="00BD4720"/>
    <w:rsid w:val="00BD5A33"/>
    <w:rsid w:val="00BD7CA8"/>
    <w:rsid w:val="00BE046D"/>
    <w:rsid w:val="00BE28FB"/>
    <w:rsid w:val="00BE2D61"/>
    <w:rsid w:val="00BE4FEA"/>
    <w:rsid w:val="00BE7E07"/>
    <w:rsid w:val="00BF1156"/>
    <w:rsid w:val="00BF15E9"/>
    <w:rsid w:val="00BF4B36"/>
    <w:rsid w:val="00BF6681"/>
    <w:rsid w:val="00C02A84"/>
    <w:rsid w:val="00C10FC5"/>
    <w:rsid w:val="00C13422"/>
    <w:rsid w:val="00C153E7"/>
    <w:rsid w:val="00C15839"/>
    <w:rsid w:val="00C23410"/>
    <w:rsid w:val="00C23462"/>
    <w:rsid w:val="00C263CC"/>
    <w:rsid w:val="00C403A6"/>
    <w:rsid w:val="00C4322B"/>
    <w:rsid w:val="00C4466C"/>
    <w:rsid w:val="00C4560C"/>
    <w:rsid w:val="00C45CDC"/>
    <w:rsid w:val="00C50F30"/>
    <w:rsid w:val="00C574C8"/>
    <w:rsid w:val="00C57513"/>
    <w:rsid w:val="00C5757E"/>
    <w:rsid w:val="00C5790D"/>
    <w:rsid w:val="00C60B21"/>
    <w:rsid w:val="00C62A02"/>
    <w:rsid w:val="00C630F2"/>
    <w:rsid w:val="00C66BF2"/>
    <w:rsid w:val="00C70005"/>
    <w:rsid w:val="00C7056C"/>
    <w:rsid w:val="00C748E2"/>
    <w:rsid w:val="00C75337"/>
    <w:rsid w:val="00C77F9C"/>
    <w:rsid w:val="00C80C8F"/>
    <w:rsid w:val="00C8169A"/>
    <w:rsid w:val="00C81ECF"/>
    <w:rsid w:val="00C8524C"/>
    <w:rsid w:val="00C8662C"/>
    <w:rsid w:val="00C91D71"/>
    <w:rsid w:val="00C94849"/>
    <w:rsid w:val="00C96379"/>
    <w:rsid w:val="00C97A4C"/>
    <w:rsid w:val="00CA1560"/>
    <w:rsid w:val="00CA19B7"/>
    <w:rsid w:val="00CA1EC7"/>
    <w:rsid w:val="00CA2371"/>
    <w:rsid w:val="00CA2B56"/>
    <w:rsid w:val="00CA3B20"/>
    <w:rsid w:val="00CA5518"/>
    <w:rsid w:val="00CA5F26"/>
    <w:rsid w:val="00CB010B"/>
    <w:rsid w:val="00CB093E"/>
    <w:rsid w:val="00CB3EFA"/>
    <w:rsid w:val="00CB51EB"/>
    <w:rsid w:val="00CC378D"/>
    <w:rsid w:val="00CC4C8F"/>
    <w:rsid w:val="00CC5BB1"/>
    <w:rsid w:val="00CC77A2"/>
    <w:rsid w:val="00CC7BA7"/>
    <w:rsid w:val="00CD15F4"/>
    <w:rsid w:val="00CD4537"/>
    <w:rsid w:val="00CD751B"/>
    <w:rsid w:val="00CD7ED7"/>
    <w:rsid w:val="00CE03F6"/>
    <w:rsid w:val="00CE2099"/>
    <w:rsid w:val="00CE2273"/>
    <w:rsid w:val="00CE2A38"/>
    <w:rsid w:val="00CE3026"/>
    <w:rsid w:val="00CE6AAB"/>
    <w:rsid w:val="00CF1365"/>
    <w:rsid w:val="00CF2AF9"/>
    <w:rsid w:val="00CF6409"/>
    <w:rsid w:val="00CF687C"/>
    <w:rsid w:val="00D0134D"/>
    <w:rsid w:val="00D031B6"/>
    <w:rsid w:val="00D0700B"/>
    <w:rsid w:val="00D1154E"/>
    <w:rsid w:val="00D119B4"/>
    <w:rsid w:val="00D168F5"/>
    <w:rsid w:val="00D237C6"/>
    <w:rsid w:val="00D25B94"/>
    <w:rsid w:val="00D324AC"/>
    <w:rsid w:val="00D4008D"/>
    <w:rsid w:val="00D4209B"/>
    <w:rsid w:val="00D4288B"/>
    <w:rsid w:val="00D476B6"/>
    <w:rsid w:val="00D47AFD"/>
    <w:rsid w:val="00D50BC7"/>
    <w:rsid w:val="00D55467"/>
    <w:rsid w:val="00D62004"/>
    <w:rsid w:val="00D62A41"/>
    <w:rsid w:val="00D62C9B"/>
    <w:rsid w:val="00D652E8"/>
    <w:rsid w:val="00D73900"/>
    <w:rsid w:val="00D749BF"/>
    <w:rsid w:val="00D819E3"/>
    <w:rsid w:val="00D82407"/>
    <w:rsid w:val="00D85665"/>
    <w:rsid w:val="00D86B0D"/>
    <w:rsid w:val="00D94809"/>
    <w:rsid w:val="00DA0368"/>
    <w:rsid w:val="00DA0D75"/>
    <w:rsid w:val="00DB44FE"/>
    <w:rsid w:val="00DB4ADB"/>
    <w:rsid w:val="00DB7E36"/>
    <w:rsid w:val="00DC1A6A"/>
    <w:rsid w:val="00DC6E26"/>
    <w:rsid w:val="00DD090F"/>
    <w:rsid w:val="00DD0BA1"/>
    <w:rsid w:val="00DD264F"/>
    <w:rsid w:val="00DD677F"/>
    <w:rsid w:val="00DD7590"/>
    <w:rsid w:val="00DE0896"/>
    <w:rsid w:val="00DE37EF"/>
    <w:rsid w:val="00DE3A0A"/>
    <w:rsid w:val="00DE62F9"/>
    <w:rsid w:val="00DE6CBC"/>
    <w:rsid w:val="00DF49F1"/>
    <w:rsid w:val="00DF554D"/>
    <w:rsid w:val="00DF7F20"/>
    <w:rsid w:val="00E01C41"/>
    <w:rsid w:val="00E03DD8"/>
    <w:rsid w:val="00E04038"/>
    <w:rsid w:val="00E043C5"/>
    <w:rsid w:val="00E076C8"/>
    <w:rsid w:val="00E15A15"/>
    <w:rsid w:val="00E174CC"/>
    <w:rsid w:val="00E312C8"/>
    <w:rsid w:val="00E328B4"/>
    <w:rsid w:val="00E3305D"/>
    <w:rsid w:val="00E334FE"/>
    <w:rsid w:val="00E36BD8"/>
    <w:rsid w:val="00E43F1C"/>
    <w:rsid w:val="00E458FE"/>
    <w:rsid w:val="00E47B94"/>
    <w:rsid w:val="00E54F0A"/>
    <w:rsid w:val="00E57CC5"/>
    <w:rsid w:val="00E64B06"/>
    <w:rsid w:val="00E657B6"/>
    <w:rsid w:val="00E67097"/>
    <w:rsid w:val="00E67647"/>
    <w:rsid w:val="00E70C5D"/>
    <w:rsid w:val="00E716D7"/>
    <w:rsid w:val="00E76D81"/>
    <w:rsid w:val="00E77D1C"/>
    <w:rsid w:val="00E8199E"/>
    <w:rsid w:val="00E821F4"/>
    <w:rsid w:val="00E82F1D"/>
    <w:rsid w:val="00E90A4D"/>
    <w:rsid w:val="00E93F77"/>
    <w:rsid w:val="00E940A0"/>
    <w:rsid w:val="00E95EDA"/>
    <w:rsid w:val="00EA0677"/>
    <w:rsid w:val="00EA137E"/>
    <w:rsid w:val="00EA2B2B"/>
    <w:rsid w:val="00EA55B7"/>
    <w:rsid w:val="00EA6970"/>
    <w:rsid w:val="00EB04E1"/>
    <w:rsid w:val="00EB1580"/>
    <w:rsid w:val="00EB1D61"/>
    <w:rsid w:val="00EB359E"/>
    <w:rsid w:val="00EC2D1F"/>
    <w:rsid w:val="00EC5040"/>
    <w:rsid w:val="00EC6FA9"/>
    <w:rsid w:val="00ED2E84"/>
    <w:rsid w:val="00EE03DE"/>
    <w:rsid w:val="00EE04DE"/>
    <w:rsid w:val="00EE10D9"/>
    <w:rsid w:val="00EE7E5F"/>
    <w:rsid w:val="00EF2A8C"/>
    <w:rsid w:val="00EF7E2D"/>
    <w:rsid w:val="00F00DE7"/>
    <w:rsid w:val="00F015EB"/>
    <w:rsid w:val="00F01984"/>
    <w:rsid w:val="00F02D64"/>
    <w:rsid w:val="00F058B7"/>
    <w:rsid w:val="00F16810"/>
    <w:rsid w:val="00F20FF3"/>
    <w:rsid w:val="00F2349C"/>
    <w:rsid w:val="00F239B6"/>
    <w:rsid w:val="00F24B6B"/>
    <w:rsid w:val="00F262FD"/>
    <w:rsid w:val="00F337C3"/>
    <w:rsid w:val="00F34909"/>
    <w:rsid w:val="00F35094"/>
    <w:rsid w:val="00F40C0D"/>
    <w:rsid w:val="00F41E9B"/>
    <w:rsid w:val="00F42901"/>
    <w:rsid w:val="00F53853"/>
    <w:rsid w:val="00F53B54"/>
    <w:rsid w:val="00F60D7B"/>
    <w:rsid w:val="00F615DF"/>
    <w:rsid w:val="00F618FF"/>
    <w:rsid w:val="00F632EF"/>
    <w:rsid w:val="00F6405E"/>
    <w:rsid w:val="00F6451C"/>
    <w:rsid w:val="00F649BC"/>
    <w:rsid w:val="00F72E4C"/>
    <w:rsid w:val="00F81C5D"/>
    <w:rsid w:val="00F837A4"/>
    <w:rsid w:val="00F84CF8"/>
    <w:rsid w:val="00F869B4"/>
    <w:rsid w:val="00F87602"/>
    <w:rsid w:val="00F9181B"/>
    <w:rsid w:val="00F919DC"/>
    <w:rsid w:val="00F926E4"/>
    <w:rsid w:val="00F94672"/>
    <w:rsid w:val="00F959E2"/>
    <w:rsid w:val="00FA0BD5"/>
    <w:rsid w:val="00FA141F"/>
    <w:rsid w:val="00FA1A61"/>
    <w:rsid w:val="00FA2CAC"/>
    <w:rsid w:val="00FA4BCA"/>
    <w:rsid w:val="00FB67DF"/>
    <w:rsid w:val="00FB7ED9"/>
    <w:rsid w:val="00FC2877"/>
    <w:rsid w:val="00FC3600"/>
    <w:rsid w:val="00FC439E"/>
    <w:rsid w:val="00FC453C"/>
    <w:rsid w:val="00FC4DDE"/>
    <w:rsid w:val="00FC520D"/>
    <w:rsid w:val="00FC52ED"/>
    <w:rsid w:val="00FC578D"/>
    <w:rsid w:val="00FC6319"/>
    <w:rsid w:val="00FC705C"/>
    <w:rsid w:val="00FC7D50"/>
    <w:rsid w:val="00FD11A2"/>
    <w:rsid w:val="00FD5322"/>
    <w:rsid w:val="00FD5E7D"/>
    <w:rsid w:val="00FE0868"/>
    <w:rsid w:val="00FE4D90"/>
    <w:rsid w:val="00FE501A"/>
    <w:rsid w:val="00FE6C8B"/>
    <w:rsid w:val="00FF1698"/>
    <w:rsid w:val="00FF580A"/>
    <w:rsid w:val="00FF5954"/>
    <w:rsid w:val="029063FC"/>
    <w:rsid w:val="04017245"/>
    <w:rsid w:val="0772976F"/>
    <w:rsid w:val="089746D4"/>
    <w:rsid w:val="0BA1C221"/>
    <w:rsid w:val="0F5B29F7"/>
    <w:rsid w:val="115165E7"/>
    <w:rsid w:val="19160FB7"/>
    <w:rsid w:val="1B884DD5"/>
    <w:rsid w:val="24B8E54C"/>
    <w:rsid w:val="2A7E4418"/>
    <w:rsid w:val="2CC9098B"/>
    <w:rsid w:val="30A71B7D"/>
    <w:rsid w:val="33663500"/>
    <w:rsid w:val="3C2455A3"/>
    <w:rsid w:val="480FC5AC"/>
    <w:rsid w:val="4A0F0168"/>
    <w:rsid w:val="55159629"/>
    <w:rsid w:val="572BDAE1"/>
    <w:rsid w:val="5A7E787A"/>
    <w:rsid w:val="6604BE27"/>
    <w:rsid w:val="6C8ED5F8"/>
    <w:rsid w:val="7009403C"/>
    <w:rsid w:val="72189F20"/>
    <w:rsid w:val="7702EC72"/>
    <w:rsid w:val="77DF84BA"/>
    <w:rsid w:val="7C47D532"/>
    <w:rsid w:val="7DB863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D4DFFF9"/>
  <w15:chartTrackingRefBased/>
  <w15:docId w15:val="{BC1DB794-5E2A-41A4-8178-66E01CBA67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87DCC"/>
    <w:rPr>
      <w:rFonts w:ascii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A87DCC"/>
    <w:pPr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821F4"/>
    <w:pPr>
      <w:outlineLvl w:val="1"/>
    </w:pPr>
    <w:rPr>
      <w:i/>
      <w:u w:val="singl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E6AAB"/>
    <w:pPr>
      <w:spacing w:before="100" w:beforeAutospacing="1" w:after="100" w:afterAutospacing="1" w:line="480" w:lineRule="auto"/>
      <w:outlineLvl w:val="2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3712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5942FC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942FC"/>
  </w:style>
  <w:style w:type="paragraph" w:styleId="Footer">
    <w:name w:val="footer"/>
    <w:basedOn w:val="Normal"/>
    <w:link w:val="FooterChar"/>
    <w:uiPriority w:val="99"/>
    <w:unhideWhenUsed/>
    <w:rsid w:val="005942FC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942FC"/>
  </w:style>
  <w:style w:type="character" w:styleId="CommentReference">
    <w:name w:val="annotation reference"/>
    <w:basedOn w:val="DefaultParagraphFont"/>
    <w:uiPriority w:val="99"/>
    <w:semiHidden/>
    <w:unhideWhenUsed/>
    <w:rsid w:val="006864C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864C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864C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864C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864C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864CF"/>
    <w:pPr>
      <w:spacing w:after="0" w:line="240" w:lineRule="auto"/>
    </w:pPr>
    <w:rPr>
      <w:rFonts w:ascii="Microsoft JhengHei UI" w:eastAsia="Microsoft JhengHei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864CF"/>
    <w:rPr>
      <w:rFonts w:ascii="Microsoft JhengHei UI" w:eastAsia="Microsoft JhengHei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rsid w:val="00F926E4"/>
    <w:pPr>
      <w:spacing w:after="0"/>
      <w:jc w:val="center"/>
    </w:pPr>
    <w:rPr>
      <w:noProof/>
    </w:rPr>
  </w:style>
  <w:style w:type="character" w:customStyle="1" w:styleId="EndNoteBibliographyTitle0">
    <w:name w:val="EndNote Bibliography Title 字元"/>
    <w:basedOn w:val="DefaultParagraphFont"/>
    <w:link w:val="EndNoteBibliographyTitle"/>
    <w:rsid w:val="00F926E4"/>
    <w:rPr>
      <w:rFonts w:ascii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F926E4"/>
    <w:pPr>
      <w:spacing w:line="480" w:lineRule="auto"/>
    </w:pPr>
    <w:rPr>
      <w:noProof/>
    </w:rPr>
  </w:style>
  <w:style w:type="character" w:customStyle="1" w:styleId="EndNoteBibliography0">
    <w:name w:val="EndNote Bibliography 字元"/>
    <w:basedOn w:val="DefaultParagraphFont"/>
    <w:link w:val="EndNoteBibliography"/>
    <w:rsid w:val="00F926E4"/>
    <w:rPr>
      <w:rFonts w:ascii="Times New Roman" w:hAnsi="Times New Roman" w:cs="Times New Roman"/>
      <w:noProof/>
      <w:sz w:val="24"/>
      <w:szCs w:val="24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1670D0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1670D0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1670D0"/>
    <w:rPr>
      <w:vertAlign w:val="superscript"/>
    </w:rPr>
  </w:style>
  <w:style w:type="paragraph" w:styleId="Revision">
    <w:name w:val="Revision"/>
    <w:hidden/>
    <w:uiPriority w:val="99"/>
    <w:semiHidden/>
    <w:rsid w:val="008B2D2C"/>
    <w:pPr>
      <w:spacing w:after="0" w:line="240" w:lineRule="auto"/>
    </w:pPr>
  </w:style>
  <w:style w:type="paragraph" w:styleId="Title">
    <w:name w:val="Title"/>
    <w:basedOn w:val="Normal"/>
    <w:next w:val="Normal"/>
    <w:link w:val="TitleChar"/>
    <w:uiPriority w:val="10"/>
    <w:qFormat/>
    <w:rsid w:val="00A87DCC"/>
    <w:pPr>
      <w:spacing w:after="0"/>
      <w:jc w:val="center"/>
    </w:pPr>
    <w:rPr>
      <w:color w:val="000000"/>
      <w:sz w:val="27"/>
      <w:szCs w:val="27"/>
    </w:rPr>
  </w:style>
  <w:style w:type="character" w:customStyle="1" w:styleId="TitleChar">
    <w:name w:val="Title Char"/>
    <w:basedOn w:val="DefaultParagraphFont"/>
    <w:link w:val="Title"/>
    <w:uiPriority w:val="10"/>
    <w:rsid w:val="00A87DCC"/>
    <w:rPr>
      <w:rFonts w:ascii="Times New Roman" w:hAnsi="Times New Roman" w:cs="Times New Roman"/>
      <w:color w:val="000000"/>
      <w:sz w:val="27"/>
      <w:szCs w:val="27"/>
    </w:rPr>
  </w:style>
  <w:style w:type="character" w:customStyle="1" w:styleId="Heading1Char">
    <w:name w:val="Heading 1 Char"/>
    <w:basedOn w:val="DefaultParagraphFont"/>
    <w:link w:val="Heading1"/>
    <w:uiPriority w:val="9"/>
    <w:rsid w:val="00A87DCC"/>
    <w:rPr>
      <w:rFonts w:ascii="Times New Roman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E821F4"/>
    <w:rPr>
      <w:rFonts w:ascii="Times New Roman" w:hAnsi="Times New Roman" w:cs="Times New Roman"/>
      <w:i/>
      <w:sz w:val="24"/>
      <w:szCs w:val="24"/>
      <w:u w:val="single"/>
    </w:rPr>
  </w:style>
  <w:style w:type="character" w:styleId="Hyperlink">
    <w:name w:val="Hyperlink"/>
    <w:basedOn w:val="DefaultParagraphFont"/>
    <w:uiPriority w:val="99"/>
    <w:unhideWhenUsed/>
    <w:rsid w:val="00EE10D9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E334FE"/>
    <w:rPr>
      <w:color w:val="954F72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2B2042"/>
  </w:style>
  <w:style w:type="paragraph" w:styleId="ListParagraph">
    <w:name w:val="List Paragraph"/>
    <w:basedOn w:val="Normal"/>
    <w:uiPriority w:val="34"/>
    <w:qFormat/>
    <w:rsid w:val="00582D45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CE6AAB"/>
    <w:rPr>
      <w:rFonts w:ascii="Times New Roman" w:hAnsi="Times New Roman" w:cs="Times New Roman"/>
      <w:sz w:val="24"/>
      <w:szCs w:val="24"/>
    </w:rPr>
  </w:style>
  <w:style w:type="paragraph" w:customStyle="1" w:styleId="Title1">
    <w:name w:val="Title1"/>
    <w:basedOn w:val="Normal"/>
    <w:rsid w:val="003F726F"/>
    <w:pPr>
      <w:spacing w:before="100" w:beforeAutospacing="1" w:after="100" w:afterAutospacing="1" w:line="240" w:lineRule="auto"/>
    </w:pPr>
    <w:rPr>
      <w:rFonts w:eastAsia="Times New Roman"/>
    </w:rPr>
  </w:style>
  <w:style w:type="paragraph" w:customStyle="1" w:styleId="desc">
    <w:name w:val="desc"/>
    <w:basedOn w:val="Normal"/>
    <w:rsid w:val="003F726F"/>
    <w:pPr>
      <w:spacing w:before="100" w:beforeAutospacing="1" w:after="100" w:afterAutospacing="1" w:line="240" w:lineRule="auto"/>
    </w:pPr>
    <w:rPr>
      <w:rFonts w:eastAsia="Times New Roman"/>
    </w:rPr>
  </w:style>
  <w:style w:type="paragraph" w:customStyle="1" w:styleId="details">
    <w:name w:val="details"/>
    <w:basedOn w:val="Normal"/>
    <w:rsid w:val="003F726F"/>
    <w:pPr>
      <w:spacing w:before="100" w:beforeAutospacing="1" w:after="100" w:afterAutospacing="1" w:line="240" w:lineRule="auto"/>
    </w:pPr>
    <w:rPr>
      <w:rFonts w:eastAsia="Times New Roman"/>
    </w:rPr>
  </w:style>
  <w:style w:type="character" w:customStyle="1" w:styleId="jrnl">
    <w:name w:val="jrnl"/>
    <w:basedOn w:val="DefaultParagraphFont"/>
    <w:rsid w:val="003F726F"/>
  </w:style>
  <w:style w:type="character" w:customStyle="1" w:styleId="highlight">
    <w:name w:val="highlight"/>
    <w:basedOn w:val="DefaultParagraphFont"/>
    <w:rsid w:val="00836762"/>
  </w:style>
  <w:style w:type="character" w:customStyle="1" w:styleId="ui-ncbitoggler-master-text">
    <w:name w:val="ui-ncbitoggler-master-text"/>
    <w:basedOn w:val="DefaultParagraphFont"/>
    <w:rsid w:val="00836762"/>
  </w:style>
  <w:style w:type="paragraph" w:customStyle="1" w:styleId="Title2">
    <w:name w:val="Title2"/>
    <w:basedOn w:val="Normal"/>
    <w:rsid w:val="00DD677F"/>
    <w:pPr>
      <w:spacing w:before="100" w:beforeAutospacing="1" w:after="100" w:afterAutospacing="1" w:line="240" w:lineRule="auto"/>
    </w:pPr>
    <w:rPr>
      <w:rFonts w:eastAsia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4309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0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3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3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2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185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116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630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60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720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87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03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421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067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087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118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8176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4786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30300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8586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83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88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030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986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633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26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397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986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4278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43785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9073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5185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021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350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269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588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002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059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982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074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381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790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58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946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122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87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693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22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95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848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039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432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885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363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539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11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872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495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34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162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42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82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016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477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605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389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2157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5720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5572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2906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281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389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100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553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2677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6057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07458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1070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202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205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758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507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060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5312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21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543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725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20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50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14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12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533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30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��< ? x m l   v e r s i o n = " 1 . 0 "   e n c o d i n g = " u t f - 1 6 " ? > < S i m c y p D a t a   x m l n s = " h t t p : / / w w w . s i m c y p . c o m / " >  
     < C h a r t s / >  
     < R e s u l t s T a b l e s / >  
     < I n p u t T a b l e s / >  
 < / S i m c y p D a t a > 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2C5A8ED-DEEB-46AC-9A93-A0C8D4CCD9F0}">
  <ds:schemaRefs>
    <ds:schemaRef ds:uri="http://www.simcyp.com/"/>
  </ds:schemaRefs>
</ds:datastoreItem>
</file>

<file path=customXml/itemProps2.xml><?xml version="1.0" encoding="utf-8"?>
<ds:datastoreItem xmlns:ds="http://schemas.openxmlformats.org/officeDocument/2006/customXml" ds:itemID="{3ACDADBA-8227-4639-B1A1-A0374547AEA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96</TotalTime>
  <Pages>1</Pages>
  <Words>19090</Words>
  <Characters>108816</Characters>
  <Application>Microsoft Office Word</Application>
  <DocSecurity>0</DocSecurity>
  <Lines>906</Lines>
  <Paragraphs>2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KSU College Of Veterinary Medicine</Company>
  <LinksUpToDate>false</LinksUpToDate>
  <CharactersWithSpaces>1276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 shin Wang</dc:creator>
  <cp:keywords/>
  <dc:description/>
  <cp:lastModifiedBy>Zhoumeng Lin</cp:lastModifiedBy>
  <cp:revision>38</cp:revision>
  <dcterms:created xsi:type="dcterms:W3CDTF">2020-03-11T18:11:00Z</dcterms:created>
  <dcterms:modified xsi:type="dcterms:W3CDTF">2020-03-16T22:47:00Z</dcterms:modified>
</cp:coreProperties>
</file>